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51633" w14:textId="14065092" w:rsidR="00136255" w:rsidRPr="006566A4" w:rsidRDefault="006B7770" w:rsidP="006566A4">
      <w:pPr>
        <w:pStyle w:val="a4"/>
        <w:rPr>
          <w:rFonts w:ascii="仿宋" w:eastAsia="仿宋" w:hAnsi="仿宋"/>
          <w:sz w:val="24"/>
          <w:szCs w:val="24"/>
        </w:rPr>
      </w:pPr>
      <w:r w:rsidRPr="006B7770">
        <w:rPr>
          <w:rFonts w:ascii="仿宋" w:eastAsia="仿宋" w:hAnsi="仿宋"/>
          <w:sz w:val="24"/>
          <w:szCs w:val="24"/>
        </w:rPr>
        <w:t>A_comparison_of_Chinese_and_English</w:t>
      </w:r>
    </w:p>
    <w:p w14:paraId="198E9C7D" w14:textId="27278903" w:rsidR="00925DC2" w:rsidRPr="006566A4" w:rsidRDefault="00136255" w:rsidP="008B2610">
      <w:pPr>
        <w:rPr>
          <w:rFonts w:ascii="仿宋" w:eastAsia="仿宋" w:hAnsi="仿宋"/>
          <w:sz w:val="24"/>
        </w:rPr>
      </w:pPr>
      <w:r w:rsidRPr="006566A4">
        <w:rPr>
          <w:rStyle w:val="a9"/>
          <w:rFonts w:ascii="仿宋" w:eastAsia="仿宋" w:hAnsi="仿宋"/>
          <w:sz w:val="24"/>
        </w:rPr>
        <w:t>Abstract:</w:t>
      </w:r>
      <w:bookmarkStart w:id="0" w:name="OLE_LINK3"/>
      <w:bookmarkStart w:id="1" w:name="OLE_LINK4"/>
      <w:r w:rsidR="00925DC2" w:rsidRPr="006566A4">
        <w:rPr>
          <w:rStyle w:val="a9"/>
          <w:rFonts w:ascii="仿宋" w:eastAsia="仿宋" w:hAnsi="仿宋"/>
          <w:sz w:val="24"/>
        </w:rPr>
        <w:t xml:space="preserve"> </w:t>
      </w:r>
      <w:r w:rsidR="00975973" w:rsidRPr="006566A4">
        <w:rPr>
          <w:rFonts w:ascii="仿宋" w:eastAsia="仿宋" w:hAnsi="仿宋"/>
          <w:sz w:val="24"/>
        </w:rPr>
        <w:t xml:space="preserve">This paper, from the following ten perspectives </w:t>
      </w:r>
      <w:bookmarkStart w:id="2" w:name="OLE_LINK1"/>
      <w:bookmarkStart w:id="3" w:name="OLE_LINK2"/>
      <w:r w:rsidR="00925DC2" w:rsidRPr="006566A4">
        <w:rPr>
          <w:rFonts w:ascii="仿宋" w:eastAsia="仿宋" w:hAnsi="仿宋" w:hint="eastAsia"/>
          <w:sz w:val="24"/>
        </w:rPr>
        <w:t xml:space="preserve">of </w:t>
      </w:r>
      <w:bookmarkStart w:id="4" w:name="OLE_LINK13"/>
      <w:bookmarkStart w:id="5" w:name="OLE_LINK14"/>
      <w:r w:rsidR="00E91367" w:rsidRPr="006566A4">
        <w:rPr>
          <w:rFonts w:ascii="仿宋" w:eastAsia="仿宋" w:hAnsi="仿宋"/>
          <w:sz w:val="24"/>
        </w:rPr>
        <w:t>S</w:t>
      </w:r>
      <w:r w:rsidR="00925DC2" w:rsidRPr="006566A4">
        <w:rPr>
          <w:rFonts w:ascii="仿宋" w:eastAsia="仿宋" w:hAnsi="仿宋" w:hint="eastAsia"/>
          <w:sz w:val="24"/>
        </w:rPr>
        <w:t>ynthetic</w:t>
      </w:r>
      <w:r w:rsidR="00925DC2" w:rsidRPr="006566A4">
        <w:rPr>
          <w:rFonts w:ascii="仿宋" w:eastAsia="仿宋" w:hAnsi="仿宋"/>
          <w:sz w:val="24"/>
        </w:rPr>
        <w:t xml:space="preserve"> vs Analytic</w:t>
      </w:r>
      <w:bookmarkEnd w:id="4"/>
      <w:bookmarkEnd w:id="5"/>
      <w:r w:rsidR="00925DC2" w:rsidRPr="006566A4">
        <w:rPr>
          <w:rFonts w:ascii="仿宋" w:eastAsia="仿宋" w:hAnsi="仿宋"/>
          <w:sz w:val="24"/>
        </w:rPr>
        <w:t>, Compact vs. Diffusive, Hypotactic vs. Paratactic, Complex vs. Simplex, Impersonal vs. Personal, Passive vs. Active, Stative vs. Dynamic, Abstract vs. Concrete, Indirect vs. Direct, Substitutive vs. Reiterative</w:t>
      </w:r>
      <w:bookmarkEnd w:id="2"/>
      <w:bookmarkEnd w:id="3"/>
      <w:r w:rsidR="0086236F" w:rsidRPr="006566A4">
        <w:rPr>
          <w:rFonts w:ascii="仿宋" w:eastAsia="仿宋" w:hAnsi="仿宋"/>
          <w:sz w:val="24"/>
        </w:rPr>
        <w:t>. R</w:t>
      </w:r>
      <w:r w:rsidR="00975973" w:rsidRPr="006566A4">
        <w:rPr>
          <w:rFonts w:ascii="仿宋" w:eastAsia="仿宋" w:hAnsi="仿宋"/>
          <w:sz w:val="24"/>
        </w:rPr>
        <w:t xml:space="preserve">eveals the differences between English and Chinese </w:t>
      </w:r>
      <w:r w:rsidR="00925DC2" w:rsidRPr="006566A4">
        <w:rPr>
          <w:rFonts w:ascii="仿宋" w:eastAsia="仿宋" w:hAnsi="仿宋" w:hint="eastAsia"/>
          <w:sz w:val="24"/>
        </w:rPr>
        <w:t>to</w:t>
      </w:r>
      <w:r w:rsidR="00975973" w:rsidRPr="006566A4">
        <w:rPr>
          <w:rFonts w:ascii="仿宋" w:eastAsia="仿宋" w:hAnsi="仿宋"/>
          <w:sz w:val="24"/>
        </w:rPr>
        <w:t xml:space="preserve"> understand the differences between the two languages and improve learning and translation ability.</w:t>
      </w:r>
      <w:bookmarkEnd w:id="0"/>
      <w:bookmarkEnd w:id="1"/>
    </w:p>
    <w:p w14:paraId="75364D75" w14:textId="6EC0107F" w:rsidR="00136255" w:rsidRPr="006566A4" w:rsidRDefault="0086236F" w:rsidP="008B2610">
      <w:pPr>
        <w:rPr>
          <w:rFonts w:ascii="仿宋" w:eastAsia="仿宋" w:hAnsi="仿宋"/>
          <w:sz w:val="24"/>
        </w:rPr>
      </w:pPr>
      <w:r w:rsidRPr="006566A4">
        <w:rPr>
          <w:rStyle w:val="a9"/>
          <w:rFonts w:ascii="仿宋" w:eastAsia="仿宋" w:hAnsi="仿宋"/>
          <w:sz w:val="24"/>
        </w:rPr>
        <w:t>Keywords</w:t>
      </w:r>
      <w:r w:rsidR="00136255" w:rsidRPr="006566A4">
        <w:rPr>
          <w:rStyle w:val="a9"/>
          <w:rFonts w:ascii="仿宋" w:eastAsia="仿宋" w:hAnsi="仿宋"/>
          <w:sz w:val="24"/>
        </w:rPr>
        <w:t>:</w:t>
      </w:r>
      <w:r w:rsidRPr="006566A4">
        <w:rPr>
          <w:rStyle w:val="a9"/>
          <w:rFonts w:ascii="仿宋" w:eastAsia="仿宋" w:hAnsi="仿宋"/>
          <w:sz w:val="24"/>
        </w:rPr>
        <w:t xml:space="preserve"> </w:t>
      </w:r>
      <w:r w:rsidRPr="006566A4">
        <w:rPr>
          <w:rFonts w:ascii="仿宋" w:eastAsia="仿宋" w:hAnsi="仿宋"/>
          <w:sz w:val="24"/>
        </w:rPr>
        <w:t>Synthetic vs Analytic, Compact vs. Diffusive, Hypotactic vs. Paratactic, Complex vs. Simplex, Impersonal vs. Personal, Passive vs. Active, Stative vs. Dynamic, Abstract vs.</w:t>
      </w:r>
      <w:r w:rsidR="00F93A51" w:rsidRPr="006566A4">
        <w:rPr>
          <w:rFonts w:ascii="仿宋" w:eastAsia="仿宋" w:hAnsi="仿宋"/>
          <w:sz w:val="24"/>
        </w:rPr>
        <w:t xml:space="preserve"> </w:t>
      </w:r>
      <w:r w:rsidRPr="006566A4">
        <w:rPr>
          <w:rFonts w:ascii="仿宋" w:eastAsia="仿宋" w:hAnsi="仿宋"/>
          <w:sz w:val="24"/>
        </w:rPr>
        <w:t>Concrete, Indirect vs. Direct, Substitutive vs. Reiterative</w:t>
      </w:r>
    </w:p>
    <w:p w14:paraId="2ACAC673" w14:textId="1655FA8F" w:rsidR="00136255" w:rsidRPr="006566A4" w:rsidRDefault="00136255" w:rsidP="008B2610">
      <w:pPr>
        <w:rPr>
          <w:rFonts w:ascii="仿宋" w:eastAsia="仿宋" w:hAnsi="仿宋"/>
          <w:sz w:val="24"/>
        </w:rPr>
      </w:pPr>
      <w:r w:rsidRPr="006566A4">
        <w:rPr>
          <w:rStyle w:val="a9"/>
          <w:rFonts w:ascii="仿宋" w:eastAsia="仿宋" w:hAnsi="仿宋" w:hint="eastAsia"/>
          <w:sz w:val="24"/>
        </w:rPr>
        <w:t>摘要：</w:t>
      </w:r>
      <w:r w:rsidR="00925DC2" w:rsidRPr="006566A4">
        <w:rPr>
          <w:rFonts w:ascii="仿宋" w:eastAsia="仿宋" w:hAnsi="仿宋"/>
          <w:sz w:val="24"/>
        </w:rPr>
        <w:t>本文从</w:t>
      </w:r>
      <w:bookmarkStart w:id="6" w:name="OLE_LINK5"/>
      <w:bookmarkStart w:id="7" w:name="OLE_LINK6"/>
      <w:r w:rsidR="00925DC2" w:rsidRPr="006566A4">
        <w:rPr>
          <w:rFonts w:ascii="仿宋" w:eastAsia="仿宋" w:hAnsi="仿宋"/>
          <w:sz w:val="24"/>
        </w:rPr>
        <w:t>综合与分析、</w:t>
      </w:r>
      <w:r w:rsidR="00925DC2" w:rsidRPr="006566A4">
        <w:rPr>
          <w:rFonts w:ascii="仿宋" w:eastAsia="仿宋" w:hAnsi="仿宋" w:hint="eastAsia"/>
          <w:sz w:val="24"/>
        </w:rPr>
        <w:t>聚集与</w:t>
      </w:r>
      <w:r w:rsidR="00925DC2" w:rsidRPr="006566A4">
        <w:rPr>
          <w:rFonts w:ascii="仿宋" w:eastAsia="仿宋" w:hAnsi="仿宋"/>
          <w:sz w:val="24"/>
        </w:rPr>
        <w:t>流放、形合与意合、</w:t>
      </w:r>
      <w:r w:rsidR="00925DC2" w:rsidRPr="006566A4">
        <w:rPr>
          <w:rFonts w:ascii="仿宋" w:eastAsia="仿宋" w:hAnsi="仿宋" w:hint="eastAsia"/>
          <w:sz w:val="24"/>
        </w:rPr>
        <w:t>繁复与简短</w:t>
      </w:r>
      <w:r w:rsidR="00925DC2" w:rsidRPr="006566A4">
        <w:rPr>
          <w:rFonts w:ascii="仿宋" w:eastAsia="仿宋" w:hAnsi="仿宋"/>
          <w:sz w:val="24"/>
        </w:rPr>
        <w:t>、</w:t>
      </w:r>
      <w:r w:rsidR="00925DC2" w:rsidRPr="006566A4">
        <w:rPr>
          <w:rFonts w:ascii="仿宋" w:eastAsia="仿宋" w:hAnsi="仿宋" w:hint="eastAsia"/>
          <w:sz w:val="24"/>
        </w:rPr>
        <w:t>物称</w:t>
      </w:r>
      <w:r w:rsidR="00925DC2" w:rsidRPr="006566A4">
        <w:rPr>
          <w:rFonts w:ascii="仿宋" w:eastAsia="仿宋" w:hAnsi="仿宋"/>
          <w:sz w:val="24"/>
        </w:rPr>
        <w:t>与人称、被动与主动、静态与动态、抽象与具体、间接与直接、替代与重复</w:t>
      </w:r>
      <w:bookmarkEnd w:id="6"/>
      <w:bookmarkEnd w:id="7"/>
      <w:r w:rsidR="00925DC2" w:rsidRPr="006566A4">
        <w:rPr>
          <w:rFonts w:ascii="仿宋" w:eastAsia="仿宋" w:hAnsi="仿宋"/>
          <w:sz w:val="24"/>
        </w:rPr>
        <w:t>等十个角度进行探讨。揭示英汉两种语言之间的差异，以了解两种语言之间的差异，提高学习和翻译能力。</w:t>
      </w:r>
    </w:p>
    <w:p w14:paraId="025B0B56" w14:textId="34B3107D" w:rsidR="00136255" w:rsidRPr="006566A4" w:rsidRDefault="00136255" w:rsidP="008B2610">
      <w:pPr>
        <w:rPr>
          <w:rFonts w:ascii="仿宋" w:eastAsia="仿宋" w:hAnsi="仿宋"/>
          <w:sz w:val="24"/>
        </w:rPr>
      </w:pPr>
      <w:r w:rsidRPr="006566A4">
        <w:rPr>
          <w:rStyle w:val="a9"/>
          <w:rFonts w:ascii="仿宋" w:eastAsia="仿宋" w:hAnsi="仿宋" w:hint="eastAsia"/>
          <w:sz w:val="24"/>
        </w:rPr>
        <w:t>关键词：</w:t>
      </w:r>
      <w:r w:rsidR="00925DC2" w:rsidRPr="006566A4">
        <w:rPr>
          <w:rFonts w:ascii="仿宋" w:eastAsia="仿宋" w:hAnsi="仿宋"/>
          <w:sz w:val="24"/>
        </w:rPr>
        <w:t>综合与分析、</w:t>
      </w:r>
      <w:r w:rsidR="00925DC2" w:rsidRPr="006566A4">
        <w:rPr>
          <w:rFonts w:ascii="仿宋" w:eastAsia="仿宋" w:hAnsi="仿宋" w:hint="eastAsia"/>
          <w:sz w:val="24"/>
        </w:rPr>
        <w:t>聚集与</w:t>
      </w:r>
      <w:r w:rsidR="00925DC2" w:rsidRPr="006566A4">
        <w:rPr>
          <w:rFonts w:ascii="仿宋" w:eastAsia="仿宋" w:hAnsi="仿宋"/>
          <w:sz w:val="24"/>
        </w:rPr>
        <w:t>流放、形合与意合、</w:t>
      </w:r>
      <w:r w:rsidR="00925DC2" w:rsidRPr="006566A4">
        <w:rPr>
          <w:rFonts w:ascii="仿宋" w:eastAsia="仿宋" w:hAnsi="仿宋" w:hint="eastAsia"/>
          <w:sz w:val="24"/>
        </w:rPr>
        <w:t>繁复与简短</w:t>
      </w:r>
      <w:r w:rsidR="00925DC2" w:rsidRPr="006566A4">
        <w:rPr>
          <w:rFonts w:ascii="仿宋" w:eastAsia="仿宋" w:hAnsi="仿宋"/>
          <w:sz w:val="24"/>
        </w:rPr>
        <w:t>、</w:t>
      </w:r>
      <w:r w:rsidR="00925DC2" w:rsidRPr="006566A4">
        <w:rPr>
          <w:rFonts w:ascii="仿宋" w:eastAsia="仿宋" w:hAnsi="仿宋" w:hint="eastAsia"/>
          <w:sz w:val="24"/>
        </w:rPr>
        <w:t>物称</w:t>
      </w:r>
      <w:r w:rsidR="00925DC2" w:rsidRPr="006566A4">
        <w:rPr>
          <w:rFonts w:ascii="仿宋" w:eastAsia="仿宋" w:hAnsi="仿宋"/>
          <w:sz w:val="24"/>
        </w:rPr>
        <w:t>与人称、被动与主动、静态与动态、抽象与具体、间接与直接、替代与重复</w:t>
      </w:r>
    </w:p>
    <w:p w14:paraId="548C64CC" w14:textId="77777777" w:rsidR="00E91367" w:rsidRPr="006566A4" w:rsidRDefault="00E91367" w:rsidP="008B2610">
      <w:pPr>
        <w:rPr>
          <w:rFonts w:ascii="仿宋" w:eastAsia="仿宋" w:hAnsi="仿宋"/>
          <w:sz w:val="24"/>
        </w:rPr>
      </w:pPr>
    </w:p>
    <w:p w14:paraId="5667DBEE" w14:textId="43EAABBC" w:rsidR="00E91367" w:rsidRPr="006566A4" w:rsidRDefault="00E91367" w:rsidP="006566A4">
      <w:pPr>
        <w:rPr>
          <w:rStyle w:val="a9"/>
          <w:rFonts w:ascii="仿宋" w:eastAsia="仿宋" w:hAnsi="仿宋"/>
          <w:sz w:val="24"/>
        </w:rPr>
      </w:pPr>
      <w:r w:rsidRPr="006566A4">
        <w:rPr>
          <w:rStyle w:val="a9"/>
          <w:rFonts w:ascii="仿宋" w:eastAsia="仿宋" w:hAnsi="仿宋"/>
          <w:sz w:val="24"/>
        </w:rPr>
        <w:t>S</w:t>
      </w:r>
      <w:r w:rsidRPr="006566A4">
        <w:rPr>
          <w:rStyle w:val="a9"/>
          <w:rFonts w:ascii="仿宋" w:eastAsia="仿宋" w:hAnsi="仿宋" w:hint="eastAsia"/>
          <w:sz w:val="24"/>
        </w:rPr>
        <w:t>ynthetic</w:t>
      </w:r>
      <w:r w:rsidRPr="006566A4">
        <w:rPr>
          <w:rStyle w:val="a9"/>
          <w:rFonts w:ascii="仿宋" w:eastAsia="仿宋" w:hAnsi="仿宋"/>
          <w:sz w:val="24"/>
        </w:rPr>
        <w:t xml:space="preserve"> vs Analytic</w:t>
      </w:r>
    </w:p>
    <w:p w14:paraId="180E42BB" w14:textId="35DAE2DA" w:rsidR="008B2610" w:rsidRPr="006566A4" w:rsidRDefault="00F93A51" w:rsidP="00E91367">
      <w:pPr>
        <w:rPr>
          <w:rFonts w:ascii="仿宋" w:eastAsia="仿宋" w:hAnsi="仿宋"/>
          <w:sz w:val="24"/>
        </w:rPr>
      </w:pPr>
      <w:bookmarkStart w:id="8" w:name="OLE_LINK7"/>
      <w:bookmarkStart w:id="9" w:name="OLE_LINK8"/>
      <w:r w:rsidRPr="006566A4">
        <w:rPr>
          <w:rFonts w:ascii="仿宋" w:eastAsia="仿宋" w:hAnsi="仿宋"/>
          <w:sz w:val="24"/>
        </w:rPr>
        <w:t>Synthetic languages are characterized by the use of morphological changes to express grammatical relations. Latin, German</w:t>
      </w:r>
      <w:r w:rsidR="00D73D3E" w:rsidRPr="006566A4">
        <w:rPr>
          <w:rFonts w:ascii="仿宋" w:eastAsia="仿宋" w:hAnsi="仿宋"/>
          <w:sz w:val="24"/>
        </w:rPr>
        <w:t>,</w:t>
      </w:r>
      <w:r w:rsidRPr="006566A4">
        <w:rPr>
          <w:rFonts w:ascii="仿宋" w:eastAsia="仿宋" w:hAnsi="仿宋"/>
          <w:sz w:val="24"/>
        </w:rPr>
        <w:t xml:space="preserve"> and Old English are among these languages. As the inheritance and development of the Old English language, modern English has removed the complex affixes and retained some inflected affixes. In addition, the relatively fixed word order of The English language makes English become a language between comprehensive language and analysis language. That is the Synthetic-Analytic language. Analytic language, also known as Analytic language, is characterized by an independent function word and fixed word order rather than morphological changes to express grammatical functions, and generally, Analytic language lacks most case changes. Chinese does not have zigzag</w:t>
      </w:r>
      <w:r w:rsidR="0094707E">
        <w:rPr>
          <w:rFonts w:ascii="仿宋" w:eastAsia="仿宋" w:hAnsi="仿宋"/>
          <w:sz w:val="24"/>
        </w:rPr>
        <w:fldChar w:fldCharType="begin"/>
      </w:r>
      <w:r w:rsidR="0094707E">
        <w:rPr>
          <w:rFonts w:ascii="仿宋" w:eastAsia="仿宋" w:hAnsi="仿宋"/>
          <w:sz w:val="24"/>
        </w:rPr>
        <w:instrText xml:space="preserve"> ADDIN ZOTERO_ITEM CSL_CITATION {"citationID":"Llyb30G6","properties":{"formattedCitation":"\\super [1]\\nosupersub{}","plainCitation":"[1]","noteIndex":0},"citationItems":[{"id":12,"uris":["http://zotero.org/users/8896685/items/IEAYBS5E"],"uri":["http://zotero.org/users/8896685/items/IEAYBS5E"],"itemData":{"id":12,"type":"webpage","title":"浅析英汉语言对比——从综合语和分析语的角度出发 - 中国知网","URL":"https://kns.cnki.net/kcms/detail/detail.aspx?dbcode=CJFD&amp;dbname=CJFDN1214&amp;filename=QNWJ201315129&amp;uniplatform=NZKPT&amp;v=cQ77a_k0v-r0aJ0Zks1kjdhKd4RjO2y-mxNo4PNMYkKfynrGYcIkxAkvnYu_QCCe","accessed":{"date-parts":[["2021",12,23]]}}}],"schema":"https://github.com/citation-style-language/schema/raw/master/csl-citation.json"} </w:instrText>
      </w:r>
      <w:r w:rsidR="0094707E">
        <w:rPr>
          <w:rFonts w:ascii="仿宋" w:eastAsia="仿宋" w:hAnsi="仿宋"/>
          <w:sz w:val="24"/>
        </w:rPr>
        <w:fldChar w:fldCharType="separate"/>
      </w:r>
      <w:r w:rsidR="0094707E" w:rsidRPr="0094707E">
        <w:rPr>
          <w:rFonts w:ascii="仿宋" w:eastAsia="仿宋" w:hAnsi="仿宋" w:cs="Times New Roman"/>
          <w:kern w:val="0"/>
          <w:sz w:val="24"/>
          <w:vertAlign w:val="superscript"/>
        </w:rPr>
        <w:t>[1]</w:t>
      </w:r>
      <w:r w:rsidR="0094707E">
        <w:rPr>
          <w:rFonts w:ascii="仿宋" w:eastAsia="仿宋" w:hAnsi="仿宋"/>
          <w:sz w:val="24"/>
        </w:rPr>
        <w:fldChar w:fldCharType="end"/>
      </w:r>
      <w:r w:rsidR="0049283F" w:rsidRPr="006566A4">
        <w:rPr>
          <w:rFonts w:ascii="仿宋" w:eastAsia="仿宋" w:hAnsi="仿宋" w:hint="eastAsia"/>
          <w:sz w:val="24"/>
        </w:rPr>
        <w:t>.</w:t>
      </w:r>
      <w:bookmarkStart w:id="10" w:name="OLE_LINK9"/>
      <w:bookmarkStart w:id="11" w:name="OLE_LINK10"/>
      <w:bookmarkEnd w:id="8"/>
      <w:bookmarkEnd w:id="9"/>
    </w:p>
    <w:p w14:paraId="3BBD8FC8" w14:textId="4D760AC1" w:rsidR="008B2610" w:rsidRPr="006566A4" w:rsidRDefault="008B2610" w:rsidP="008B2610">
      <w:pPr>
        <w:pStyle w:val="a3"/>
        <w:ind w:left="360" w:firstLine="480"/>
        <w:rPr>
          <w:rFonts w:ascii="仿宋" w:eastAsia="仿宋" w:hAnsi="仿宋"/>
          <w:sz w:val="24"/>
        </w:rPr>
      </w:pPr>
      <w:r w:rsidRPr="006566A4">
        <w:rPr>
          <w:rFonts w:ascii="仿宋" w:eastAsia="仿宋" w:hAnsi="仿宋"/>
          <w:sz w:val="24"/>
        </w:rPr>
        <w:t>1.</w:t>
      </w:r>
      <w:r w:rsidR="004C55CD" w:rsidRPr="006566A4">
        <w:rPr>
          <w:rFonts w:ascii="仿宋" w:eastAsia="仿宋" w:hAnsi="仿宋"/>
          <w:sz w:val="24"/>
        </w:rPr>
        <w:t xml:space="preserve"> </w:t>
      </w:r>
      <w:r w:rsidR="00A11247" w:rsidRPr="006566A4">
        <w:rPr>
          <w:rFonts w:ascii="仿宋" w:eastAsia="仿宋" w:hAnsi="仿宋"/>
          <w:sz w:val="24"/>
        </w:rPr>
        <w:t>English has morphological changes, while Chinese does not have strict morphological changes.</w:t>
      </w:r>
      <w:r w:rsidR="00D73D3E" w:rsidRPr="006566A4">
        <w:rPr>
          <w:rFonts w:ascii="仿宋" w:eastAsia="仿宋" w:hAnsi="仿宋"/>
          <w:sz w:val="24"/>
        </w:rPr>
        <w:t xml:space="preserve"> The so-called morphological change, that is, the change of word form, mainly includes the following two aspects: Word formation, that is, the affixation that plays the role of word formation, includes a large number of prefixes and suffixes. Construction, which is the inflection of words to express grammatical meaning.</w:t>
      </w:r>
      <w:bookmarkEnd w:id="10"/>
      <w:bookmarkEnd w:id="11"/>
    </w:p>
    <w:p w14:paraId="0FD1E3F5" w14:textId="44875B37" w:rsidR="00136255" w:rsidRPr="006566A4" w:rsidRDefault="008B2610" w:rsidP="008B2610">
      <w:pPr>
        <w:pStyle w:val="a3"/>
        <w:ind w:left="360" w:firstLine="480"/>
        <w:rPr>
          <w:rFonts w:ascii="仿宋" w:eastAsia="仿宋" w:hAnsi="仿宋"/>
          <w:sz w:val="24"/>
        </w:rPr>
      </w:pPr>
      <w:r w:rsidRPr="006566A4">
        <w:rPr>
          <w:rFonts w:ascii="仿宋" w:eastAsia="仿宋" w:hAnsi="仿宋"/>
          <w:sz w:val="24"/>
        </w:rPr>
        <w:t>2.</w:t>
      </w:r>
      <w:r w:rsidR="004C55CD" w:rsidRPr="006566A4">
        <w:rPr>
          <w:rFonts w:ascii="仿宋" w:eastAsia="仿宋" w:hAnsi="仿宋"/>
          <w:sz w:val="24"/>
        </w:rPr>
        <w:t xml:space="preserve"> </w:t>
      </w:r>
      <w:r w:rsidR="005C717D" w:rsidRPr="006566A4">
        <w:rPr>
          <w:rFonts w:ascii="仿宋" w:eastAsia="仿宋" w:hAnsi="仿宋"/>
          <w:sz w:val="24"/>
        </w:rPr>
        <w:t xml:space="preserve">English word order is flexible while Chinese word order is relatively fixed. The word order of the main components of English and Chinese sentences, such as subject, predicate verb, object or predicate, is basically the same. Generally speaking, the order of </w:t>
      </w:r>
      <w:r w:rsidR="005C717D" w:rsidRPr="006566A4">
        <w:rPr>
          <w:rFonts w:ascii="仿宋" w:eastAsia="仿宋" w:hAnsi="仿宋"/>
          <w:sz w:val="24"/>
        </w:rPr>
        <w:lastRenderedPageBreak/>
        <w:t>English and Chinese sentences is: the main move and the object (table). But compared with Chinese, English has more inverted word order. H. Fowler classifies English word order inversion into nine categories. The Attributive in Chinese usually comes before the noun, while the attributive in English can be placed before and after the noun in many cases through morphological changes or by means of linking words.</w:t>
      </w:r>
      <w:r w:rsidRPr="006566A4">
        <w:rPr>
          <w:rFonts w:ascii="仿宋" w:eastAsia="仿宋" w:hAnsi="仿宋"/>
          <w:sz w:val="24"/>
        </w:rPr>
        <w:t xml:space="preserve"> 3. When expressing multi-level logical thinking, English can make full use of the three major grammatical devices - morphological change, word order, and function words. Complex sentences or long sentences often contain many modifiers or clauses, and the order of each part of the sentence is flexible. When expressing the same meaning in Chinese, we mainly rely on word order and function words, and often use short sentences, clauses, and running sentences, which are narrated layer by layer in a certain time and logical order. The word order in these English and Chinese sentences is often different or even completely opposite. Generally speaking, if there is a narrative part and anger part in a sentence, in English, the statement part (judgment, conclusion, etc.) is usually first, and the narrative part (facts, description, etc.) is later, that is, always mention first and then divide, or talk about the result first and then trace back to the past, while in Chinese, the order is often reversed. If there are long and short parts in sentences, English sentences tend to be short first and then long, that is, end-weight, while Chinese sentences tend to be in the opposite order. The order of time and logical relations in Chinese are usually arranged in such order as from first to last, from cause to effect, from hypothesis to inference, and from fact to conclusion. However, English can arrange flexibly according to the meaning and structure of sentences with the help of morphological changes and abundant linking words, and the order is often different from Chinese.</w:t>
      </w:r>
    </w:p>
    <w:p w14:paraId="0EDB24EF" w14:textId="1DA6455E" w:rsidR="004C55CD" w:rsidRPr="006566A4" w:rsidRDefault="008B2610" w:rsidP="004C55CD">
      <w:pPr>
        <w:pStyle w:val="a3"/>
        <w:ind w:left="360" w:firstLine="480"/>
        <w:rPr>
          <w:rFonts w:ascii="仿宋" w:eastAsia="仿宋" w:hAnsi="仿宋"/>
          <w:sz w:val="24"/>
        </w:rPr>
      </w:pPr>
      <w:r w:rsidRPr="006566A4">
        <w:rPr>
          <w:rFonts w:ascii="仿宋" w:eastAsia="仿宋" w:hAnsi="仿宋" w:hint="eastAsia"/>
          <w:sz w:val="24"/>
        </w:rPr>
        <w:t>3</w:t>
      </w:r>
      <w:r w:rsidRPr="006566A4">
        <w:rPr>
          <w:rFonts w:ascii="仿宋" w:eastAsia="仿宋" w:hAnsi="仿宋"/>
          <w:sz w:val="24"/>
        </w:rPr>
        <w:t>. Both English and Chinese have a large number of words, but each has its own characteristics.</w:t>
      </w:r>
      <w:r w:rsidR="004C55CD" w:rsidRPr="006566A4">
        <w:rPr>
          <w:rFonts w:ascii="仿宋" w:eastAsia="仿宋" w:hAnsi="仿宋"/>
          <w:sz w:val="24"/>
        </w:rPr>
        <w:t xml:space="preserve"> </w:t>
      </w:r>
      <w:r w:rsidRPr="006566A4">
        <w:rPr>
          <w:rFonts w:ascii="仿宋" w:eastAsia="仿宋" w:hAnsi="仿宋"/>
          <w:sz w:val="24"/>
        </w:rPr>
        <w:t>Form words, also known as structural words or function words, include articles, prepositions, auxiliary verbs, coordinators and subordinators, etc. Empty words in Chinese include prepositions, particles and conjunctions. Function words in Both Chinese and English are very much the opposite of content words or full words. They mainly play a supporting and linking role in a sentence. Function words in English and Chinese have their own characteristics: not only the types are different, but also the usage is different. English is characterized by its frequent use of definite and indefinite articles.</w:t>
      </w:r>
      <w:r w:rsidR="006F4C87" w:rsidRPr="006566A4">
        <w:rPr>
          <w:rFonts w:ascii="仿宋" w:eastAsia="仿宋" w:hAnsi="仿宋"/>
          <w:sz w:val="24"/>
        </w:rPr>
        <w:t xml:space="preserve"> Chinese has colorful auxiliary words, which is one of the characteristics of Chinese. English often uses prepositions, while Chinese seldom </w:t>
      </w:r>
      <w:r w:rsidR="006F4C87" w:rsidRPr="006566A4">
        <w:rPr>
          <w:rFonts w:ascii="仿宋" w:eastAsia="仿宋" w:hAnsi="仿宋"/>
          <w:sz w:val="24"/>
        </w:rPr>
        <w:lastRenderedPageBreak/>
        <w:t>uses them. There are more kinds and numbers of conjunctions in English than in Chinese, and the usage rate is also higher than in Chinese.</w:t>
      </w:r>
    </w:p>
    <w:p w14:paraId="5CAD532E" w14:textId="0E421C69" w:rsidR="008B2610" w:rsidRPr="006566A4" w:rsidRDefault="004C55CD" w:rsidP="008B2610">
      <w:pPr>
        <w:pStyle w:val="a3"/>
        <w:ind w:left="360" w:firstLine="480"/>
        <w:rPr>
          <w:rFonts w:ascii="仿宋" w:eastAsia="仿宋" w:hAnsi="仿宋"/>
          <w:sz w:val="24"/>
        </w:rPr>
      </w:pPr>
      <w:r w:rsidRPr="006566A4">
        <w:rPr>
          <w:rFonts w:ascii="仿宋" w:eastAsia="仿宋" w:hAnsi="仿宋"/>
          <w:sz w:val="24"/>
        </w:rPr>
        <w:t xml:space="preserve">4. </w:t>
      </w:r>
      <w:r w:rsidR="006F4C87" w:rsidRPr="006566A4">
        <w:rPr>
          <w:rFonts w:ascii="仿宋" w:eastAsia="仿宋" w:hAnsi="仿宋"/>
          <w:sz w:val="24"/>
        </w:rPr>
        <w:t>English is a tone language while Chinese is a tone language.</w:t>
      </w:r>
      <w:r w:rsidRPr="006566A4">
        <w:rPr>
          <w:rFonts w:ascii="仿宋" w:eastAsia="仿宋" w:hAnsi="仿宋"/>
          <w:sz w:val="24"/>
        </w:rPr>
        <w:t xml:space="preserve"> Intonation and stress are the main means of pronunciation in English. There are six kinds of falling tone, rising tone, fall-rise, rise-fa, level and </w:t>
      </w:r>
      <w:proofErr w:type="spellStart"/>
      <w:r w:rsidRPr="006566A4">
        <w:rPr>
          <w:rFonts w:ascii="仿宋" w:eastAsia="仿宋" w:hAnsi="仿宋"/>
          <w:sz w:val="24"/>
        </w:rPr>
        <w:t>fal</w:t>
      </w:r>
      <w:proofErr w:type="spellEnd"/>
      <w:r w:rsidRPr="006566A4">
        <w:rPr>
          <w:rFonts w:ascii="仿宋" w:eastAsia="仿宋" w:hAnsi="仿宋"/>
          <w:sz w:val="24"/>
        </w:rPr>
        <w:t>-plus-rise. These intonation changes can express different meanings and moods, and stress changes can indicate different stresses and parts of speech. Intonation and stress work closely together to express differences in meaning. The Chinese text has no morphological change and the word order is different from that of English. Although modal particles are used to express different moods, a phonetic ideogram is still an important means. The main phonetic means in Chinese are tone. Every syllable in Chinese has a tone that can distinguish the meaning of words and meanings. There are four tones: Yin ping, Yang Ping, Shang sheng and Qu Sheng, which are the chances of the height and elevation of syllables. The meaning of words with the same initials and finals is often distinguished by different tones.</w:t>
      </w:r>
    </w:p>
    <w:p w14:paraId="1948A5F7" w14:textId="77777777" w:rsidR="00DC5E60" w:rsidRPr="006566A4" w:rsidRDefault="00DC5E60" w:rsidP="008B2610">
      <w:pPr>
        <w:pStyle w:val="a3"/>
        <w:ind w:left="360" w:firstLine="480"/>
        <w:rPr>
          <w:rFonts w:ascii="仿宋" w:eastAsia="仿宋" w:hAnsi="仿宋"/>
          <w:sz w:val="24"/>
        </w:rPr>
      </w:pPr>
    </w:p>
    <w:p w14:paraId="0D5CB9B1" w14:textId="77777777" w:rsidR="00DC5E60" w:rsidRPr="006566A4" w:rsidRDefault="004C55CD" w:rsidP="007A1CA3">
      <w:pPr>
        <w:rPr>
          <w:rStyle w:val="a9"/>
          <w:rFonts w:ascii="仿宋" w:eastAsia="仿宋" w:hAnsi="仿宋"/>
          <w:sz w:val="24"/>
        </w:rPr>
      </w:pPr>
      <w:r w:rsidRPr="006566A4">
        <w:rPr>
          <w:rStyle w:val="a9"/>
          <w:rFonts w:ascii="仿宋" w:eastAsia="仿宋" w:hAnsi="仿宋"/>
          <w:sz w:val="24"/>
        </w:rPr>
        <w:t>Compact vs. Diffusive</w:t>
      </w:r>
      <w:bookmarkStart w:id="12" w:name="OLE_LINK11"/>
      <w:bookmarkStart w:id="13" w:name="OLE_LINK12"/>
    </w:p>
    <w:p w14:paraId="644C1ACB" w14:textId="615549D8" w:rsidR="00E91367" w:rsidRPr="006566A4" w:rsidRDefault="004C55CD" w:rsidP="00E91367">
      <w:pPr>
        <w:rPr>
          <w:rFonts w:ascii="仿宋" w:eastAsia="仿宋" w:hAnsi="仿宋"/>
          <w:sz w:val="24"/>
        </w:rPr>
      </w:pPr>
      <w:r w:rsidRPr="006566A4">
        <w:rPr>
          <w:rFonts w:ascii="仿宋" w:eastAsia="仿宋" w:hAnsi="仿宋"/>
          <w:sz w:val="24"/>
        </w:rPr>
        <w:t xml:space="preserve">English sentences have </w:t>
      </w:r>
      <w:r w:rsidR="007A1CA3" w:rsidRPr="006566A4">
        <w:rPr>
          <w:rFonts w:ascii="仿宋" w:eastAsia="仿宋" w:hAnsi="仿宋"/>
          <w:sz w:val="24"/>
        </w:rPr>
        <w:t>a</w:t>
      </w:r>
      <w:r w:rsidRPr="006566A4">
        <w:rPr>
          <w:rFonts w:ascii="仿宋" w:eastAsia="仿宋" w:hAnsi="仿宋"/>
          <w:sz w:val="24"/>
        </w:rPr>
        <w:t xml:space="preserve"> subject-verb structure</w:t>
      </w:r>
      <w:r w:rsidR="007A1CA3" w:rsidRPr="006566A4">
        <w:rPr>
          <w:rFonts w:ascii="仿宋" w:eastAsia="仿宋" w:hAnsi="仿宋"/>
          <w:sz w:val="24"/>
        </w:rPr>
        <w:t>.</w:t>
      </w:r>
      <w:r w:rsidRPr="006566A4">
        <w:rPr>
          <w:rFonts w:ascii="仿宋" w:eastAsia="仿宋" w:hAnsi="仿宋"/>
          <w:sz w:val="24"/>
        </w:rPr>
        <w:t xml:space="preserve"> This construction usually consists of a noun phrase (NP) and a verb phrase (VP). The subject is indispensable and the connective verb is at the heart of a sentence. They concord together and connective nexus. Therefore, English sentences have clear priorities, clear hierarchy, and are closely standardized with "compactness".</w:t>
      </w:r>
      <w:bookmarkEnd w:id="12"/>
      <w:bookmarkEnd w:id="13"/>
      <w:r w:rsidR="007A1CA3" w:rsidRPr="006566A4">
        <w:rPr>
          <w:rFonts w:ascii="仿宋" w:eastAsia="仿宋" w:hAnsi="仿宋"/>
          <w:sz w:val="24"/>
        </w:rPr>
        <w:t xml:space="preserve"> The subject-verb structure of English is reduced to five basic sentence </w:t>
      </w:r>
      <w:proofErr w:type="spellStart"/>
      <w:r w:rsidR="007A1CA3" w:rsidRPr="006566A4">
        <w:rPr>
          <w:rFonts w:ascii="仿宋" w:eastAsia="仿宋" w:hAnsi="仿宋"/>
          <w:sz w:val="24"/>
        </w:rPr>
        <w:t>patterns.SV,SVP,SVO,SVoO,SVOC</w:t>
      </w:r>
      <w:proofErr w:type="spellEnd"/>
      <w:r w:rsidR="007A1CA3" w:rsidRPr="006566A4">
        <w:rPr>
          <w:rFonts w:ascii="仿宋" w:eastAsia="仿宋" w:hAnsi="仿宋"/>
          <w:sz w:val="24"/>
        </w:rPr>
        <w:t>. Another important reason why English sentences are complicated and not scattered is that there must be a harmonious and consistent relationship between sentence components or words in terms of person, number, gender and meaning. This principle includes the following three aspects: Consistent grammar, consistent meaning, proximity principle.</w:t>
      </w:r>
      <w:r w:rsidR="00DC5E60" w:rsidRPr="006566A4">
        <w:rPr>
          <w:rFonts w:ascii="仿宋" w:eastAsia="仿宋" w:hAnsi="仿宋"/>
          <w:sz w:val="24"/>
        </w:rPr>
        <w:t xml:space="preserve"> In contrast, the subject-verb structure in Chinese is much more complex. The subject is not only varied but also optional. It can signify doing, receiving, time, place, etc. You can use nouns, verbs, adjectives, quantifiers; The sentence can have no subject, can omit the subject, can also change the</w:t>
      </w:r>
      <w:r w:rsidR="00DC5E60" w:rsidRPr="006566A4">
        <w:rPr>
          <w:rFonts w:ascii="仿宋" w:eastAsia="仿宋" w:hAnsi="仿宋" w:cs="Batang"/>
          <w:sz w:val="24"/>
          <w:lang w:eastAsia="ko-KR"/>
        </w:rPr>
        <w:t xml:space="preserve"> subject and implicit.</w:t>
      </w:r>
      <w:r w:rsidR="00DC5E60" w:rsidRPr="006566A4">
        <w:rPr>
          <w:rFonts w:ascii="仿宋" w:eastAsia="仿宋" w:hAnsi="仿宋"/>
          <w:sz w:val="24"/>
        </w:rPr>
        <w:t xml:space="preserve"> </w:t>
      </w:r>
      <w:r w:rsidR="00DC5E60" w:rsidRPr="006566A4">
        <w:rPr>
          <w:rFonts w:ascii="仿宋" w:eastAsia="仿宋" w:hAnsi="仿宋" w:cs="Batang"/>
          <w:sz w:val="24"/>
          <w:lang w:eastAsia="ko-KR"/>
        </w:rPr>
        <w:t>Chinese is not subject to the form of the east, there is no subject and predicate form coordinated relationship, there is no such relationship that can control the whole sentence. Chinese subject-verb structure has great diversity, complexity, and flexibility, so the sentence pattern is diffusiveness.</w:t>
      </w:r>
      <w:r w:rsidR="00DC5E60" w:rsidRPr="006566A4">
        <w:rPr>
          <w:rFonts w:ascii="仿宋" w:eastAsia="仿宋" w:hAnsi="仿宋"/>
          <w:sz w:val="24"/>
        </w:rPr>
        <w:t xml:space="preserve"> The multimodal Chinese sentence patterns are also shown in the following aspects: full sentence and </w:t>
      </w:r>
      <w:r w:rsidR="00DC5E60" w:rsidRPr="006566A4">
        <w:rPr>
          <w:rFonts w:ascii="仿宋" w:eastAsia="仿宋" w:hAnsi="仿宋"/>
          <w:sz w:val="24"/>
        </w:rPr>
        <w:lastRenderedPageBreak/>
        <w:t>minor sentence, the whole sentence has subject-predicate structure; A zero sentence has no subject-predicate structure and consists of words or phrases. Zero sentences is a basic sentence pattern in Chinese, which can be the subject or predicate of the whole sentence. The whole sentence consists of zero sentences, so it is complex and varied.</w:t>
      </w:r>
    </w:p>
    <w:p w14:paraId="1FFEC09B" w14:textId="6C53D12A" w:rsidR="00E91367" w:rsidRPr="006566A4" w:rsidRDefault="00E91367" w:rsidP="00E91367">
      <w:pPr>
        <w:rPr>
          <w:rFonts w:ascii="仿宋" w:eastAsia="仿宋" w:hAnsi="仿宋"/>
          <w:sz w:val="24"/>
        </w:rPr>
      </w:pPr>
    </w:p>
    <w:p w14:paraId="1F5C5AF4" w14:textId="402BECC3" w:rsidR="00E91367" w:rsidRPr="006566A4" w:rsidRDefault="00E91367" w:rsidP="00E91367">
      <w:pPr>
        <w:rPr>
          <w:rStyle w:val="a9"/>
          <w:rFonts w:ascii="仿宋" w:eastAsia="仿宋" w:hAnsi="仿宋"/>
          <w:sz w:val="24"/>
        </w:rPr>
      </w:pPr>
      <w:r w:rsidRPr="006566A4">
        <w:rPr>
          <w:rStyle w:val="a9"/>
          <w:rFonts w:ascii="仿宋" w:eastAsia="仿宋" w:hAnsi="仿宋"/>
          <w:sz w:val="24"/>
        </w:rPr>
        <w:t>Hypotactic vs. Paratactic</w:t>
      </w:r>
    </w:p>
    <w:p w14:paraId="0DFE03B2" w14:textId="3158685F" w:rsidR="007C0AC9" w:rsidRPr="006566A4" w:rsidRDefault="007C0AC9" w:rsidP="007C0AC9">
      <w:pPr>
        <w:rPr>
          <w:rFonts w:ascii="仿宋" w:eastAsia="仿宋" w:hAnsi="仿宋"/>
          <w:sz w:val="24"/>
        </w:rPr>
      </w:pPr>
      <w:r w:rsidRPr="006566A4">
        <w:rPr>
          <w:rFonts w:ascii="仿宋" w:eastAsia="仿宋" w:hAnsi="仿宋"/>
          <w:sz w:val="24"/>
        </w:rPr>
        <w:t>The emphasis on hypotaxis in English and parataxis in Chinese is generally recognized by contrastive linguists. Hypotaxis refers to the use of linguistic formal means (such as correlational words) to connect the words or clauses in a sentence to express grammatical meaning and logical relations. Parataxis means that words or clauses are connected without linguistic means, and the grammatical meaning and logical relations in a sentence are expressed through the meaning of words or clauses. English sentences were often used to join words, phrases, clauses or clauses in various forms, focusing on overt cohesion, on sentence forms, on structural integrity and on appearance to show meaning. Chinese sentences seldom use or even do not use the means of formal connection, which emphasizes covert coherence, logical order, function, meaning, and the rule of form.</w:t>
      </w:r>
    </w:p>
    <w:p w14:paraId="27A8E219" w14:textId="14F6ADE7" w:rsidR="007C0AC9" w:rsidRPr="006566A4" w:rsidRDefault="007C0AC9" w:rsidP="007C0AC9">
      <w:pPr>
        <w:rPr>
          <w:rFonts w:ascii="仿宋" w:eastAsia="仿宋" w:hAnsi="仿宋"/>
          <w:sz w:val="24"/>
        </w:rPr>
      </w:pPr>
    </w:p>
    <w:p w14:paraId="567A4212" w14:textId="2BE44678" w:rsidR="007C0AC9" w:rsidRPr="006566A4" w:rsidRDefault="007C0AC9" w:rsidP="007C0AC9">
      <w:pPr>
        <w:rPr>
          <w:rStyle w:val="a9"/>
          <w:rFonts w:ascii="仿宋" w:eastAsia="仿宋" w:hAnsi="仿宋"/>
          <w:sz w:val="24"/>
        </w:rPr>
      </w:pPr>
      <w:r w:rsidRPr="006566A4">
        <w:rPr>
          <w:rStyle w:val="a9"/>
          <w:rFonts w:ascii="仿宋" w:eastAsia="仿宋" w:hAnsi="仿宋"/>
          <w:sz w:val="24"/>
        </w:rPr>
        <w:t>Complex vs Simplex</w:t>
      </w:r>
    </w:p>
    <w:p w14:paraId="6F702DED" w14:textId="60DA7974" w:rsidR="007C0AC9" w:rsidRPr="006566A4" w:rsidRDefault="00222071" w:rsidP="00222071">
      <w:pPr>
        <w:rPr>
          <w:rFonts w:ascii="仿宋" w:eastAsia="仿宋" w:hAnsi="仿宋"/>
          <w:sz w:val="24"/>
        </w:rPr>
      </w:pPr>
      <w:r w:rsidRPr="006566A4">
        <w:rPr>
          <w:rFonts w:ascii="仿宋" w:eastAsia="仿宋" w:hAnsi="仿宋"/>
          <w:sz w:val="24"/>
        </w:rPr>
        <w:t>One of the most important features of modern English is its subordination. Clauses and phrases can act as the main and extensional elements of a sentence. Phrases are often long. Written sentences are often long-winded. Some sentences may be as long as 100 to 200 words, or even whole paragraphs. Although long sentences are seldom used in modern English, complex sentences with embedded clauses are still common, so the sentences still have a certain length. According to statistics, the average sentence written by a professional writer is 20 words long, and that written by an educated person is 25 words long. Generally speaking, English sentences are much longer than Chinese sentences. Loose sentences, loose sentences, compact sentences, elliptical sentences, running sentences, or composite sentences in the parallel form are commonly used in Chinese, mostly medium sentences, the best length is 7 to 12 words. Although written language also uses long sentences, more words, more complex structure, but commonly used punctuation to cut the sentence, compared with English, is still short. Long English sentences without punctuation are not normal in Chinese.</w:t>
      </w:r>
    </w:p>
    <w:p w14:paraId="68637707" w14:textId="4ADA463F" w:rsidR="00222071" w:rsidRPr="006566A4" w:rsidRDefault="00222071" w:rsidP="00222071">
      <w:pPr>
        <w:rPr>
          <w:rStyle w:val="a9"/>
          <w:rFonts w:ascii="仿宋" w:eastAsia="仿宋" w:hAnsi="仿宋"/>
          <w:sz w:val="24"/>
        </w:rPr>
      </w:pPr>
    </w:p>
    <w:p w14:paraId="32C5BEA5" w14:textId="2D330CC8" w:rsidR="00222071" w:rsidRPr="006566A4" w:rsidRDefault="00222071" w:rsidP="00222071">
      <w:pPr>
        <w:rPr>
          <w:rStyle w:val="a9"/>
          <w:rFonts w:ascii="仿宋" w:eastAsia="仿宋" w:hAnsi="仿宋"/>
          <w:sz w:val="24"/>
        </w:rPr>
      </w:pPr>
      <w:r w:rsidRPr="006566A4">
        <w:rPr>
          <w:rStyle w:val="a9"/>
          <w:rFonts w:ascii="仿宋" w:eastAsia="仿宋" w:hAnsi="仿宋"/>
          <w:sz w:val="24"/>
        </w:rPr>
        <w:t>Impersonal vs Personal</w:t>
      </w:r>
    </w:p>
    <w:p w14:paraId="1A7E1DB7" w14:textId="13F6292D" w:rsidR="004E7581" w:rsidRPr="006566A4" w:rsidRDefault="004E7581" w:rsidP="00222071">
      <w:pPr>
        <w:rPr>
          <w:rFonts w:ascii="仿宋" w:eastAsia="仿宋" w:hAnsi="仿宋"/>
          <w:sz w:val="24"/>
        </w:rPr>
      </w:pPr>
      <w:r w:rsidRPr="006566A4">
        <w:rPr>
          <w:rFonts w:ascii="仿宋" w:eastAsia="仿宋" w:hAnsi="仿宋"/>
          <w:sz w:val="24"/>
        </w:rPr>
        <w:t>English is more commonly used in object expression, that is, do not use the person to narrate, but let things appear in an objective tone. English can be expressed by personal subject, but also often by non-</w:t>
      </w:r>
      <w:r w:rsidRPr="006566A4">
        <w:rPr>
          <w:rFonts w:ascii="仿宋" w:eastAsia="仿宋" w:hAnsi="仿宋"/>
          <w:sz w:val="24"/>
        </w:rPr>
        <w:lastRenderedPageBreak/>
        <w:t>personal subject. "What happened to who" is often used in non-personal subjects, while in Chinese, personal subjects are often used in expressions, often focusing on "what happened to who"</w:t>
      </w:r>
      <w:r w:rsidR="00C657DF" w:rsidRPr="006566A4">
        <w:rPr>
          <w:rFonts w:ascii="仿宋" w:eastAsia="仿宋" w:hAnsi="仿宋"/>
          <w:sz w:val="24"/>
        </w:rPr>
        <w:t>. English sentences with non-human as the subject can be roughly divided into the following two categories: 1. The subject is an abstract noun or the name of an inanimate thing, and the predicate is a verb that originally represents human actions or behaviors. Therefore, this sentence pattern is often marked by personification rhetoric, implicative tone, and memorable. 2. Use the impersonal pronoun "it" as the subject. In addition to replacing a living thing or thing other than a person, the pronoun "it" is widely used as an expletive. English is often used in passive forms. Chinese is usually active, using personal, generic, or implicit expression.</w:t>
      </w:r>
    </w:p>
    <w:p w14:paraId="3D73865B" w14:textId="65966E33" w:rsidR="00C657DF" w:rsidRPr="006566A4" w:rsidRDefault="00C657DF" w:rsidP="00222071">
      <w:pPr>
        <w:rPr>
          <w:rFonts w:ascii="仿宋" w:eastAsia="仿宋" w:hAnsi="仿宋"/>
          <w:sz w:val="24"/>
        </w:rPr>
      </w:pPr>
    </w:p>
    <w:p w14:paraId="570E85F9" w14:textId="5CAF247E" w:rsidR="00C657DF" w:rsidRPr="006566A4" w:rsidRDefault="00C657DF" w:rsidP="00222071">
      <w:pPr>
        <w:rPr>
          <w:rStyle w:val="a9"/>
          <w:rFonts w:ascii="仿宋" w:eastAsia="仿宋" w:hAnsi="仿宋"/>
          <w:sz w:val="24"/>
        </w:rPr>
      </w:pPr>
      <w:r w:rsidRPr="006566A4">
        <w:rPr>
          <w:rStyle w:val="a9"/>
          <w:rFonts w:ascii="仿宋" w:eastAsia="仿宋" w:hAnsi="仿宋"/>
          <w:sz w:val="24"/>
        </w:rPr>
        <w:t>Passive vs. Active</w:t>
      </w:r>
    </w:p>
    <w:p w14:paraId="2DC8CD59" w14:textId="104024D3" w:rsidR="00C657DF" w:rsidRPr="006566A4" w:rsidRDefault="00C657DF" w:rsidP="00222071">
      <w:pPr>
        <w:rPr>
          <w:rFonts w:ascii="仿宋" w:eastAsia="仿宋" w:hAnsi="仿宋"/>
          <w:sz w:val="24"/>
        </w:rPr>
      </w:pPr>
      <w:r w:rsidRPr="006566A4">
        <w:rPr>
          <w:rFonts w:ascii="仿宋" w:eastAsia="仿宋" w:hAnsi="仿宋"/>
          <w:sz w:val="24"/>
        </w:rPr>
        <w:t>Passive voice is a common grammatical phenomenon in English. In some styles of writing, the use of passive sentences has become almost a habit. The passive sentence contributes to the objective tendency and the objective tendency also contributes to the passive sentence. Passive sentences are commonly used in English mainly for the following reasons: 1.The cause of the act. When people express their ideas, they usually use active sentences. However, Passive sentences are often used in English when the agent of the active sentence does not need or cannot be specified for the following reasons. 2. syntax requirements. English emphasizes hypotaxis and syntactic structure and expression. When the active form is not easy to express, the passive form is often used for the purpose of sentence construction or rhetoric.</w:t>
      </w:r>
      <w:r w:rsidR="00434C47" w:rsidRPr="006566A4">
        <w:rPr>
          <w:rFonts w:ascii="仿宋" w:eastAsia="仿宋" w:hAnsi="仿宋"/>
          <w:sz w:val="24"/>
        </w:rPr>
        <w:t xml:space="preserve"> 3. rhetorical considerations. English rhetoric advocates not to overuse passive sentences, but appropriate use of passive sentences can make the expression flexible, avoid monotonous sentence patterns, to achieve a certain rhetorical effect. For example, the use of the passive form can be reduced to fill the sentence with the words "it" or "there'" to make the sentence clearer and stronger. 4. the need for style. Passive sentences are often used in some literary styles to meet the needs of expression. Although the passive meaning of English can sometimes be expressed without the passive, in general, English uses the passive structure more often than the passive meaning. On the contrary, Chinese is often used in the passive sense and less in the passive structure. This difference is mainly because 1. the use of bilingual passive forms is limited.2. Receptor subject results in a large number of "of course passive sentences. 3, When it is not necessary or impossible to name the agent, Chinese can adopt the subject-free sentence or the subject-sparing sentence to maintain the active form of the sentence.4, When the actor is difficult to specify, Chinese can also use generic person </w:t>
      </w:r>
      <w:r w:rsidR="00434C47" w:rsidRPr="006566A4">
        <w:rPr>
          <w:rFonts w:ascii="仿宋" w:eastAsia="仿宋" w:hAnsi="仿宋"/>
          <w:sz w:val="24"/>
        </w:rPr>
        <w:lastRenderedPageBreak/>
        <w:t xml:space="preserve">or generic (such as "people", "someone", "people", "everybody", "others", "someone") as the subject to maintain the active form of the sentence. 5. When it is inconvenient to use the passive, Chinese can use some transformational forms to express the passive meaning. </w:t>
      </w:r>
    </w:p>
    <w:p w14:paraId="07D17CC3" w14:textId="0AABEA9B" w:rsidR="00434C47" w:rsidRPr="006566A4" w:rsidRDefault="00434C47" w:rsidP="00222071">
      <w:pPr>
        <w:rPr>
          <w:rFonts w:ascii="仿宋" w:eastAsia="仿宋" w:hAnsi="仿宋"/>
          <w:sz w:val="24"/>
        </w:rPr>
      </w:pPr>
    </w:p>
    <w:p w14:paraId="17D2F1D8" w14:textId="55983652" w:rsidR="00C657DF" w:rsidRPr="006566A4" w:rsidRDefault="00434C47" w:rsidP="00C657DF">
      <w:pPr>
        <w:rPr>
          <w:rStyle w:val="a9"/>
          <w:rFonts w:ascii="仿宋" w:eastAsia="仿宋" w:hAnsi="仿宋"/>
          <w:sz w:val="24"/>
        </w:rPr>
      </w:pPr>
      <w:r w:rsidRPr="006566A4">
        <w:rPr>
          <w:rStyle w:val="a9"/>
          <w:rFonts w:ascii="仿宋" w:eastAsia="仿宋" w:hAnsi="仿宋"/>
          <w:sz w:val="24"/>
        </w:rPr>
        <w:t>Stative vs. Dynamic</w:t>
      </w:r>
    </w:p>
    <w:p w14:paraId="217F8630" w14:textId="30635A90" w:rsidR="00465DAF" w:rsidRPr="006566A4" w:rsidRDefault="00434C47" w:rsidP="00465DAF">
      <w:pPr>
        <w:rPr>
          <w:rFonts w:ascii="仿宋" w:eastAsia="仿宋" w:hAnsi="仿宋"/>
          <w:sz w:val="24"/>
        </w:rPr>
      </w:pPr>
      <w:r w:rsidRPr="006566A4">
        <w:rPr>
          <w:rFonts w:ascii="仿宋" w:eastAsia="仿宋" w:hAnsi="仿宋"/>
          <w:sz w:val="24"/>
        </w:rPr>
        <w:t>English tends to use more nouns, so the narrative is stative. Chinese tends to use more verbs, so the narrative is dynamic.</w:t>
      </w:r>
      <w:r w:rsidR="007645B0" w:rsidRPr="006566A4">
        <w:rPr>
          <w:rFonts w:ascii="仿宋" w:eastAsia="仿宋" w:hAnsi="仿宋"/>
          <w:sz w:val="24"/>
        </w:rPr>
        <w:t xml:space="preserve"> The static tendency of English is mainly manifested in the following aspects.1. Nominalization is a common phenomenon in English. Nominalization mainly refers to the use of nouns to express the original verbs (or adjectives) expressed by the concept, such as the use of abstract nouns to express action, behavior, change, state, quality, emotion and other concepts.2. Use nouns instead of verbs, In Addition to using abstract nouns to express behaviors and actions (such as realizing - realization and complete completion), English often uses common nouns with meanings of behaviors and actions to replace verbs. A large number of nouns derived from verbs (ending in er or -or, for example) represent the agent while retaining the meaning of the original verb. The pegs in the pegs are often placed in a static structure.3, Use nouns for adjectives to form title phrases, This phrase is simple in structure, convenient in expression, with few words and a large amount of information. Its usage pattern has gone far beyond newspaper headlines and is almost stooping in modern English. 4, noun advantage into preposition advantage. Prepositions are placed in front of nouns or nominal words. Since nouns are often used in English, prepositions must also be used, resulting in prepositional advantage. With a large number of nouns and adjectives abandoned in The form of change, prepositions have taken their place, playing some role in the form of change. The combination of preposition advantage and noun advantage makes the static tendency of English more obvious. 5. Weakening and weakening of verbs. The most commonly used verb in English is the verb to be, which has the weakest sense of action. Its various forms (including must be, May be, should have a been, etc.) lack motion. "It" or "there" and "be" are more static.</w:t>
      </w:r>
      <w:r w:rsidR="00465DAF" w:rsidRPr="006566A4">
        <w:rPr>
          <w:rFonts w:ascii="仿宋" w:eastAsia="仿宋" w:hAnsi="仿宋"/>
          <w:sz w:val="24"/>
        </w:rPr>
        <w:t xml:space="preserve"> 6. Use adjectives or adverbs to reach the meaning of verbs.</w:t>
      </w:r>
      <w:r w:rsidR="00465DAF" w:rsidRPr="006566A4">
        <w:rPr>
          <w:rFonts w:ascii="仿宋" w:eastAsia="仿宋" w:hAnsi="仿宋" w:hint="eastAsia"/>
          <w:sz w:val="24"/>
        </w:rPr>
        <w:t xml:space="preserve"> </w:t>
      </w:r>
      <w:r w:rsidR="00465DAF" w:rsidRPr="006566A4">
        <w:rPr>
          <w:rFonts w:ascii="仿宋" w:eastAsia="仿宋" w:hAnsi="仿宋"/>
          <w:sz w:val="24"/>
        </w:rPr>
        <w:t>Common English verbs express the meaning of the verb by combining cognate adjectives with a weakened verb. In a word, English often uses non-verb forms (such as nouns, prepositions, adjectives, adverbs, etc.) to express the meaning of verbs by means of derivation, transformation, weakening and exaggeration, so the expression is static. In contrast, Chinese tends to use more verbs, and its dynamic tendency is mainly reflected in the following aspects: 1. The use of verbs and verbs is a common phenomenon in Chinese.</w:t>
      </w:r>
    </w:p>
    <w:p w14:paraId="4B68DCAD" w14:textId="26FFF85E" w:rsidR="00434C47" w:rsidRPr="006566A4" w:rsidRDefault="00465DAF" w:rsidP="00465DAF">
      <w:pPr>
        <w:rPr>
          <w:rFonts w:ascii="仿宋" w:eastAsia="仿宋" w:hAnsi="仿宋"/>
          <w:sz w:val="24"/>
        </w:rPr>
      </w:pPr>
      <w:r w:rsidRPr="006566A4">
        <w:rPr>
          <w:rFonts w:ascii="仿宋" w:eastAsia="仿宋" w:hAnsi="仿宋"/>
          <w:sz w:val="24"/>
        </w:rPr>
        <w:t xml:space="preserve">Both Chinese conjunction and facultative sentences contain two or more </w:t>
      </w:r>
      <w:r w:rsidRPr="006566A4">
        <w:rPr>
          <w:rFonts w:ascii="仿宋" w:eastAsia="仿宋" w:hAnsi="仿宋"/>
          <w:sz w:val="24"/>
        </w:rPr>
        <w:lastRenderedPageBreak/>
        <w:t>verbs.</w:t>
      </w:r>
      <w:r w:rsidRPr="006566A4">
        <w:rPr>
          <w:rFonts w:ascii="仿宋" w:eastAsia="仿宋" w:hAnsi="仿宋" w:hint="eastAsia"/>
          <w:sz w:val="24"/>
        </w:rPr>
        <w:t xml:space="preserve"> </w:t>
      </w:r>
      <w:r w:rsidRPr="006566A4">
        <w:rPr>
          <w:rFonts w:ascii="仿宋" w:eastAsia="仿宋" w:hAnsi="仿宋"/>
          <w:sz w:val="24"/>
        </w:rPr>
        <w:t>These four sentences are also often included in each other, as well as others, and like others in various multi-verb predicates.2. Verbs (phrases) can serve as various components of Chinese sentences.</w:t>
      </w:r>
      <w:r w:rsidRPr="006566A4">
        <w:rPr>
          <w:rFonts w:ascii="仿宋" w:eastAsia="仿宋" w:hAnsi="仿宋" w:hint="eastAsia"/>
          <w:sz w:val="24"/>
        </w:rPr>
        <w:t xml:space="preserve"> </w:t>
      </w:r>
      <w:r w:rsidRPr="006566A4">
        <w:rPr>
          <w:rFonts w:ascii="仿宋" w:eastAsia="仿宋" w:hAnsi="仿宋"/>
          <w:sz w:val="24"/>
        </w:rPr>
        <w:t xml:space="preserve">Chinese verbs and phrasal verbs, including conjunction phrasal and concurrent phrasal, can be used as various components of sentences without changing their forms. In this way, Chinese sentences seem to have verbs everywhere. </w:t>
      </w:r>
      <w:r w:rsidRPr="006566A4">
        <w:rPr>
          <w:rFonts w:ascii="仿宋" w:eastAsia="仿宋" w:hAnsi="仿宋" w:hint="eastAsia"/>
          <w:sz w:val="24"/>
        </w:rPr>
        <w:t>3</w:t>
      </w:r>
      <w:r w:rsidRPr="006566A4">
        <w:rPr>
          <w:rFonts w:ascii="仿宋" w:eastAsia="仿宋" w:hAnsi="仿宋"/>
          <w:sz w:val="24"/>
        </w:rPr>
        <w:t xml:space="preserve">. Chinese verbs often repeat the </w:t>
      </w:r>
      <w:proofErr w:type="spellStart"/>
      <w:r w:rsidRPr="006566A4">
        <w:rPr>
          <w:rFonts w:ascii="仿宋" w:eastAsia="仿宋" w:hAnsi="仿宋"/>
          <w:sz w:val="24"/>
        </w:rPr>
        <w:t>passage.The</w:t>
      </w:r>
      <w:proofErr w:type="spellEnd"/>
      <w:r w:rsidRPr="006566A4">
        <w:rPr>
          <w:rFonts w:ascii="仿宋" w:eastAsia="仿宋" w:hAnsi="仿宋"/>
          <w:sz w:val="24"/>
        </w:rPr>
        <w:t xml:space="preserve"> repetition or overlap of Chinese verbs, as well as the relative collocation or duality of sentence patterns, can obviously enhance the expressive force of the Chinese dynamic sense. English verbs generally cannot overlap and are rarely repeated, and even are often omitted where repetition is needed. Chinese verbs, by contrast, appear more frequently.</w:t>
      </w:r>
    </w:p>
    <w:p w14:paraId="44E7F46E" w14:textId="11990857" w:rsidR="00465DAF" w:rsidRPr="006566A4" w:rsidRDefault="00465DAF" w:rsidP="00465DAF">
      <w:pPr>
        <w:rPr>
          <w:rStyle w:val="a9"/>
          <w:rFonts w:ascii="仿宋" w:eastAsia="仿宋" w:hAnsi="仿宋"/>
          <w:sz w:val="24"/>
        </w:rPr>
      </w:pPr>
    </w:p>
    <w:p w14:paraId="36E1A60E" w14:textId="33AFFB21" w:rsidR="00465DAF" w:rsidRPr="006566A4" w:rsidRDefault="00465DAF" w:rsidP="00465DAF">
      <w:pPr>
        <w:rPr>
          <w:rStyle w:val="a9"/>
          <w:rFonts w:ascii="仿宋" w:eastAsia="仿宋" w:hAnsi="仿宋"/>
          <w:sz w:val="24"/>
        </w:rPr>
      </w:pPr>
      <w:r w:rsidRPr="006566A4">
        <w:rPr>
          <w:rStyle w:val="a9"/>
          <w:rFonts w:ascii="仿宋" w:eastAsia="仿宋" w:hAnsi="仿宋"/>
          <w:sz w:val="24"/>
        </w:rPr>
        <w:t>Abstract vs. Concrete</w:t>
      </w:r>
    </w:p>
    <w:p w14:paraId="52F472D8" w14:textId="79BAC983" w:rsidR="002E09B9" w:rsidRPr="006566A4" w:rsidRDefault="00465DAF" w:rsidP="00465DAF">
      <w:pPr>
        <w:rPr>
          <w:rFonts w:ascii="仿宋" w:eastAsia="仿宋" w:hAnsi="仿宋"/>
          <w:sz w:val="24"/>
        </w:rPr>
      </w:pPr>
      <w:r w:rsidRPr="006566A4">
        <w:rPr>
          <w:rFonts w:ascii="仿宋" w:eastAsia="仿宋" w:hAnsi="仿宋"/>
          <w:sz w:val="24"/>
        </w:rPr>
        <w:t xml:space="preserve">1, Abstract expressions are widely used in English, especially in social science works, official articles, newspaper reviews, legal documents, business letters, and so on. There are several main reasons for the popularity of this expression. Abstract thinking is considered as a superior mind and a Mark of Civilized Man. 2, Abstract words with vague meanings are convenient to hide the author's cloudy or real thoughts and meet the needs of some expression, so they are popular. </w:t>
      </w:r>
      <w:r w:rsidR="002E09B9" w:rsidRPr="006566A4">
        <w:rPr>
          <w:rFonts w:ascii="仿宋" w:eastAsia="仿宋" w:hAnsi="仿宋"/>
          <w:sz w:val="24"/>
        </w:rPr>
        <w:t>3, English has beautifying means of meaning, which greatly facilitates the use of beautifying expression. Chinese often adopts the following means to express the abstract meaning of English words. 1, Replace abstract nouns with verbs. The English language has a large number of action nouns -- these nouns are a combination of subject-verb structures and verbs. If Chinese is expressed with the corresponding noun, it often seems unnatural and incoherent. In English-Chinese conversion, Chinese can make full use of its verb advantage to replace static with dynamic and virtual with rea.2, Make an abstraction concrete with category words. The Fiesta word (category Words) was used to indicate the relationship between behavior, phenomenon and attribute, etc., which was a commonly used performance reference in Chinese.3, use concrete words ah abstract meaning. Abstract words in English tend to be general, generalized and vague in meaning, and there is often no corresponding word to express them in Chinese. In this case, the specific Chinese characters are often used to explain their abstract meanings.4, 4. Use figurative words to objectify abstract ideas. Although Chinese lacks abstract words, figurative words (such as metaphor, idiom, proverb, xiehouyu, etc.) are quite abundant. Chinese often uses such vivid and concrete words to express the abstract and general meaning of English.</w:t>
      </w:r>
    </w:p>
    <w:p w14:paraId="0DD1A8E5" w14:textId="77777777" w:rsidR="002E09B9" w:rsidRPr="006566A4" w:rsidRDefault="002E09B9" w:rsidP="00465DAF">
      <w:pPr>
        <w:rPr>
          <w:rStyle w:val="a9"/>
          <w:rFonts w:ascii="仿宋" w:eastAsia="仿宋" w:hAnsi="仿宋"/>
          <w:sz w:val="24"/>
        </w:rPr>
      </w:pPr>
    </w:p>
    <w:p w14:paraId="5B6E8588" w14:textId="2D844522" w:rsidR="002E09B9" w:rsidRPr="006566A4" w:rsidRDefault="002E09B9" w:rsidP="00465DAF">
      <w:pPr>
        <w:rPr>
          <w:rStyle w:val="a9"/>
          <w:rFonts w:ascii="仿宋" w:eastAsia="仿宋" w:hAnsi="仿宋"/>
          <w:sz w:val="24"/>
        </w:rPr>
      </w:pPr>
      <w:r w:rsidRPr="006566A4">
        <w:rPr>
          <w:rStyle w:val="a9"/>
          <w:rFonts w:ascii="仿宋" w:eastAsia="仿宋" w:hAnsi="仿宋"/>
          <w:sz w:val="24"/>
        </w:rPr>
        <w:lastRenderedPageBreak/>
        <w:t>Indirect vs. Direct</w:t>
      </w:r>
    </w:p>
    <w:p w14:paraId="465D060A" w14:textId="08DA43CE" w:rsidR="002E09B9" w:rsidRPr="006566A4" w:rsidRDefault="009C734D" w:rsidP="00465DAF">
      <w:pPr>
        <w:rPr>
          <w:rFonts w:ascii="仿宋" w:eastAsia="仿宋" w:hAnsi="仿宋"/>
          <w:sz w:val="24"/>
        </w:rPr>
      </w:pPr>
      <w:r w:rsidRPr="006566A4">
        <w:rPr>
          <w:rFonts w:ascii="仿宋" w:eastAsia="仿宋" w:hAnsi="仿宋"/>
          <w:sz w:val="24"/>
        </w:rPr>
        <w:t>English tends to be indirect and graceful, while Chinese tends to be direct and lively. This difference is mainly due to the use of euphemism, inclusion and retreat in English than in Chinese. 1, Euphemism is a more indirect way to talk about someone or something that is not straightforward.2, British and American people are full of humor, expressions often do not say what to say directly, but in some indirect, containing the book to state. There are bitter expressions in Chinese, but they are more commonly used as rhetorical devices. Generally speaking, Chinese tends to be direct, while English is more commonly used in the restrained statement, indirect affirmation, euphemistic negation and euphemistic implication.3, It is a roundabout way of saying things the long way. It is using more or longer words to say things that can be said in a few short words.</w:t>
      </w:r>
    </w:p>
    <w:p w14:paraId="3867DA40" w14:textId="032CADBC" w:rsidR="009C734D" w:rsidRPr="006566A4" w:rsidRDefault="009C734D" w:rsidP="00465DAF">
      <w:pPr>
        <w:rPr>
          <w:rFonts w:ascii="仿宋" w:eastAsia="仿宋" w:hAnsi="仿宋"/>
          <w:sz w:val="24"/>
        </w:rPr>
      </w:pPr>
    </w:p>
    <w:p w14:paraId="6411A8A9" w14:textId="185199E8" w:rsidR="009C734D" w:rsidRPr="006566A4" w:rsidRDefault="009C734D" w:rsidP="00465DAF">
      <w:pPr>
        <w:rPr>
          <w:rStyle w:val="a9"/>
          <w:rFonts w:ascii="仿宋" w:eastAsia="仿宋" w:hAnsi="仿宋"/>
          <w:sz w:val="24"/>
        </w:rPr>
      </w:pPr>
      <w:r w:rsidRPr="006566A4">
        <w:rPr>
          <w:rStyle w:val="a9"/>
          <w:rFonts w:ascii="仿宋" w:eastAsia="仿宋" w:hAnsi="仿宋"/>
          <w:sz w:val="24"/>
        </w:rPr>
        <w:t>Substitutive vs. Reiterative</w:t>
      </w:r>
    </w:p>
    <w:p w14:paraId="19777E68" w14:textId="77777777" w:rsidR="008F611D" w:rsidRPr="006566A4" w:rsidRDefault="008F611D" w:rsidP="00465DAF">
      <w:pPr>
        <w:rPr>
          <w:rFonts w:ascii="仿宋" w:eastAsia="仿宋" w:hAnsi="仿宋"/>
          <w:sz w:val="24"/>
        </w:rPr>
      </w:pPr>
      <w:r w:rsidRPr="006566A4">
        <w:rPr>
          <w:rFonts w:ascii="仿宋" w:eastAsia="仿宋" w:hAnsi="仿宋"/>
          <w:sz w:val="24"/>
        </w:rPr>
        <w:t xml:space="preserve">In general, English tends to avoid repetition unless it is intended for emphasis or rhetoric.1, Substitution. It is an important principle of speaking and writing English to use pro-forms instead of shared words and content in sentences or above. 2, Omission. Ellipsis, like substitution, is a common way to avoid repetition. The two are often used interchangeably, and some linguists even call ellipsis "zero-sub solution". There are many types of ellipsis in English, such as nominal ellipsis, verbal ellipsis and clause ellipsis. There are syntactic omissions as well as situational omissions.3, Variation. The substitution and ellipsis mentioned above are also means of transformation. In addition, English often uses synonyms substitution, synonym repetition and sentence pattern change to avoid repetition. Chinese also pays attention to the diversification of words and sentences in order to avoid monotony and boredom, but the expression methods of English and Chinese are not the same. </w:t>
      </w:r>
    </w:p>
    <w:p w14:paraId="0D8A1C92" w14:textId="1E3AB4C2" w:rsidR="009C734D" w:rsidRDefault="008F611D" w:rsidP="00465DAF">
      <w:pPr>
        <w:rPr>
          <w:rFonts w:ascii="仿宋" w:eastAsia="仿宋" w:hAnsi="仿宋"/>
          <w:sz w:val="24"/>
        </w:rPr>
      </w:pPr>
      <w:r w:rsidRPr="006566A4">
        <w:rPr>
          <w:rFonts w:ascii="仿宋" w:eastAsia="仿宋" w:hAnsi="仿宋"/>
          <w:sz w:val="24"/>
        </w:rPr>
        <w:t xml:space="preserve">English and Chinese both have overlapping, repetitive, dual and parallelistic forms of expression, but by contrast, Chinese repetition is far more extensive than English in terms of scope of use, frequency of occurrence and diversity of expression 1, Reduplication. The characteristics of Chinese monosyllabic characters facilitate the overlapping of characters and words. Overlapping </w:t>
      </w:r>
      <w:r w:rsidR="00BE5F81" w:rsidRPr="006566A4">
        <w:rPr>
          <w:rFonts w:ascii="仿宋" w:eastAsia="仿宋" w:hAnsi="仿宋"/>
          <w:sz w:val="24"/>
        </w:rPr>
        <w:t>word formation</w:t>
      </w:r>
      <w:r w:rsidRPr="006566A4">
        <w:rPr>
          <w:rFonts w:ascii="仿宋" w:eastAsia="仿宋" w:hAnsi="仿宋"/>
          <w:sz w:val="24"/>
        </w:rPr>
        <w:t xml:space="preserve"> not only makes the syllables symmetrical and the forms orderly but also endows the words with new meanings and emotional colors.2, Repetition. Deliberately using the same word, language</w:t>
      </w:r>
      <w:r w:rsidR="00BE5F81" w:rsidRPr="006566A4">
        <w:rPr>
          <w:rFonts w:ascii="仿宋" w:eastAsia="仿宋" w:hAnsi="仿宋"/>
          <w:sz w:val="24"/>
        </w:rPr>
        <w:t>,</w:t>
      </w:r>
      <w:r w:rsidRPr="006566A4">
        <w:rPr>
          <w:rFonts w:ascii="仿宋" w:eastAsia="仿宋" w:hAnsi="仿宋"/>
          <w:sz w:val="24"/>
        </w:rPr>
        <w:t xml:space="preserve"> or even sentence or paragraph repeatedly to emphasize the meaning of the author, strengthen the tone and emotion, so as to achieve </w:t>
      </w:r>
      <w:r w:rsidR="00BE5F81" w:rsidRPr="006566A4">
        <w:rPr>
          <w:rFonts w:ascii="仿宋" w:eastAsia="仿宋" w:hAnsi="仿宋"/>
          <w:sz w:val="24"/>
        </w:rPr>
        <w:t xml:space="preserve">a </w:t>
      </w:r>
      <w:r w:rsidRPr="006566A4">
        <w:rPr>
          <w:rFonts w:ascii="仿宋" w:eastAsia="仿宋" w:hAnsi="仿宋"/>
          <w:sz w:val="24"/>
        </w:rPr>
        <w:t xml:space="preserve">better expression effect, which is called "repetition" in rhetoric.3, Parallelism. </w:t>
      </w:r>
      <w:r w:rsidR="00BE5F81" w:rsidRPr="006566A4">
        <w:rPr>
          <w:rFonts w:ascii="仿宋" w:eastAsia="仿宋" w:hAnsi="仿宋"/>
          <w:sz w:val="24"/>
        </w:rPr>
        <w:t xml:space="preserve">The tendency of the Chinese to stress the symmetry of syllables and the regularity </w:t>
      </w:r>
      <w:r w:rsidR="00BE5F81" w:rsidRPr="006566A4">
        <w:rPr>
          <w:rFonts w:ascii="仿宋" w:eastAsia="仿宋" w:hAnsi="仿宋"/>
          <w:sz w:val="24"/>
        </w:rPr>
        <w:lastRenderedPageBreak/>
        <w:t>of words and sentences is mainly reflected in the antithesis and parallelism in rhetoric.</w:t>
      </w:r>
    </w:p>
    <w:p w14:paraId="3F6680D5" w14:textId="70249602" w:rsidR="006566A4" w:rsidRDefault="006566A4" w:rsidP="00465DAF">
      <w:pPr>
        <w:rPr>
          <w:rFonts w:ascii="仿宋" w:eastAsia="仿宋" w:hAnsi="仿宋"/>
          <w:sz w:val="24"/>
        </w:rPr>
      </w:pPr>
    </w:p>
    <w:p w14:paraId="05BD63D3" w14:textId="79CED7F8" w:rsidR="00C4475C" w:rsidRPr="006245CE" w:rsidRDefault="007A62D5" w:rsidP="00465DAF">
      <w:pPr>
        <w:rPr>
          <w:rStyle w:val="a9"/>
        </w:rPr>
      </w:pPr>
      <w:r w:rsidRPr="006245CE">
        <w:rPr>
          <w:rStyle w:val="a9"/>
          <w:rFonts w:hint="eastAsia"/>
        </w:rPr>
        <w:t>B</w:t>
      </w:r>
      <w:r w:rsidRPr="006245CE">
        <w:rPr>
          <w:rStyle w:val="a9"/>
        </w:rPr>
        <w:t>ibliography</w:t>
      </w:r>
    </w:p>
    <w:p w14:paraId="3F71C50A" w14:textId="50B5B037" w:rsidR="00C4475C" w:rsidRDefault="00C4475C" w:rsidP="0094707E">
      <w:pPr>
        <w:autoSpaceDE w:val="0"/>
        <w:autoSpaceDN w:val="0"/>
        <w:adjustRightInd w:val="0"/>
        <w:jc w:val="left"/>
        <w:rPr>
          <w:rFonts w:ascii="仿宋" w:eastAsia="仿宋" w:hAnsi="仿宋"/>
          <w:sz w:val="24"/>
        </w:rPr>
      </w:pPr>
      <w:r>
        <w:rPr>
          <w:rFonts w:ascii="仿宋" w:eastAsia="仿宋" w:hAnsi="仿宋"/>
          <w:sz w:val="24"/>
        </w:rPr>
        <w:t>English</w:t>
      </w:r>
      <w:r w:rsidR="0094707E">
        <w:rPr>
          <w:rFonts w:ascii="仿宋" w:eastAsia="仿宋" w:hAnsi="仿宋"/>
          <w:sz w:val="24"/>
        </w:rPr>
        <w:tab/>
      </w:r>
    </w:p>
    <w:p w14:paraId="35143B0C" w14:textId="22B9AD71" w:rsidR="007A62D5" w:rsidRDefault="007A62D5" w:rsidP="00465DAF">
      <w:pPr>
        <w:rPr>
          <w:rFonts w:ascii="仿宋" w:eastAsia="仿宋" w:hAnsi="仿宋"/>
          <w:sz w:val="24"/>
        </w:rPr>
      </w:pPr>
      <w:r>
        <w:rPr>
          <w:rFonts w:ascii="仿宋" w:eastAsia="仿宋" w:hAnsi="仿宋"/>
          <w:sz w:val="24"/>
        </w:rPr>
        <w:t>[1]</w:t>
      </w:r>
      <w:r w:rsidRPr="007A62D5">
        <w:rPr>
          <w:rFonts w:ascii="仿宋" w:eastAsia="仿宋" w:hAnsi="仿宋"/>
          <w:sz w:val="24"/>
        </w:rPr>
        <w:t>Jespersen, Otto. The Philosophy of Grammar. London: George Allen Unwin Ltd. 1924</w:t>
      </w:r>
    </w:p>
    <w:p w14:paraId="483F8D96" w14:textId="4C8619C7" w:rsidR="007A62D5" w:rsidRDefault="007A62D5" w:rsidP="00465DAF">
      <w:pPr>
        <w:rPr>
          <w:rFonts w:ascii="仿宋" w:eastAsia="仿宋" w:hAnsi="仿宋"/>
          <w:sz w:val="24"/>
        </w:rPr>
      </w:pPr>
      <w:r>
        <w:rPr>
          <w:rFonts w:ascii="仿宋" w:eastAsia="仿宋" w:hAnsi="仿宋"/>
          <w:sz w:val="24"/>
        </w:rPr>
        <w:t>[</w:t>
      </w:r>
      <w:r w:rsidRPr="007A62D5">
        <w:rPr>
          <w:rFonts w:ascii="仿宋" w:eastAsia="仿宋" w:hAnsi="仿宋"/>
          <w:sz w:val="24"/>
        </w:rPr>
        <w:t>2] Fowler, H. W. A Dictionary of Modern English Usage. 2nd edition. London: Oxford University Press, 1965</w:t>
      </w:r>
    </w:p>
    <w:p w14:paraId="6A85C2F2" w14:textId="0DC770C8" w:rsidR="007A62D5" w:rsidRDefault="007A62D5" w:rsidP="00465DAF">
      <w:pPr>
        <w:rPr>
          <w:rFonts w:ascii="仿宋" w:eastAsia="仿宋" w:hAnsi="仿宋"/>
          <w:sz w:val="24"/>
        </w:rPr>
      </w:pPr>
      <w:r w:rsidRPr="007A62D5">
        <w:rPr>
          <w:rFonts w:ascii="仿宋" w:eastAsia="仿宋" w:hAnsi="仿宋"/>
          <w:sz w:val="24"/>
        </w:rPr>
        <w:t>[3] Gowers, Ernest. The Complete Plai</w:t>
      </w:r>
      <w:r>
        <w:rPr>
          <w:rFonts w:ascii="仿宋" w:eastAsia="仿宋" w:hAnsi="仿宋"/>
          <w:sz w:val="24"/>
        </w:rPr>
        <w:t>n</w:t>
      </w:r>
      <w:r w:rsidRPr="007A62D5">
        <w:rPr>
          <w:rFonts w:ascii="仿宋" w:eastAsia="仿宋" w:hAnsi="仿宋"/>
          <w:sz w:val="24"/>
        </w:rPr>
        <w:t xml:space="preserve"> Words. New edition. England: Penguin Books Ltd. 1987</w:t>
      </w:r>
    </w:p>
    <w:p w14:paraId="373E6FC4" w14:textId="44AFA77F" w:rsidR="007A62D5" w:rsidRDefault="007A62D5" w:rsidP="00465DAF">
      <w:pPr>
        <w:rPr>
          <w:rFonts w:ascii="仿宋" w:eastAsia="仿宋" w:hAnsi="仿宋"/>
          <w:sz w:val="24"/>
        </w:rPr>
      </w:pPr>
      <w:r>
        <w:rPr>
          <w:rFonts w:ascii="仿宋" w:eastAsia="仿宋" w:hAnsi="仿宋"/>
          <w:sz w:val="24"/>
        </w:rPr>
        <w:t>[</w:t>
      </w:r>
      <w:r w:rsidRPr="007A62D5">
        <w:rPr>
          <w:rFonts w:ascii="仿宋" w:eastAsia="仿宋" w:hAnsi="仿宋"/>
          <w:sz w:val="24"/>
        </w:rPr>
        <w:t>4] Fowler, H. W. and F G. The King</w:t>
      </w:r>
      <w:r>
        <w:rPr>
          <w:rFonts w:ascii="仿宋" w:eastAsia="仿宋" w:hAnsi="仿宋"/>
          <w:sz w:val="24"/>
        </w:rPr>
        <w:t>’</w:t>
      </w:r>
      <w:r w:rsidRPr="007A62D5">
        <w:rPr>
          <w:rFonts w:ascii="仿宋" w:eastAsia="仿宋" w:hAnsi="仿宋"/>
          <w:sz w:val="24"/>
        </w:rPr>
        <w:t>s English. 3rd edition. London: Oxford University Press, 1931</w:t>
      </w:r>
    </w:p>
    <w:p w14:paraId="21B98BEE" w14:textId="2684CCA2" w:rsidR="007A62D5" w:rsidRDefault="007A62D5" w:rsidP="00465DAF">
      <w:pPr>
        <w:rPr>
          <w:rFonts w:ascii="仿宋" w:eastAsia="仿宋" w:hAnsi="仿宋"/>
          <w:sz w:val="24"/>
        </w:rPr>
      </w:pPr>
      <w:r>
        <w:rPr>
          <w:rFonts w:ascii="仿宋" w:eastAsia="仿宋" w:hAnsi="仿宋"/>
          <w:sz w:val="24"/>
        </w:rPr>
        <w:t>[</w:t>
      </w:r>
      <w:r w:rsidRPr="007A62D5">
        <w:rPr>
          <w:rFonts w:ascii="仿宋" w:eastAsia="仿宋" w:hAnsi="仿宋"/>
          <w:sz w:val="24"/>
        </w:rPr>
        <w:t>5</w:t>
      </w:r>
      <w:r>
        <w:rPr>
          <w:rFonts w:ascii="仿宋" w:eastAsia="仿宋" w:hAnsi="仿宋"/>
          <w:sz w:val="24"/>
        </w:rPr>
        <w:t>]</w:t>
      </w:r>
      <w:r w:rsidRPr="007A62D5">
        <w:rPr>
          <w:rFonts w:ascii="仿宋" w:eastAsia="仿宋" w:hAnsi="仿宋"/>
          <w:sz w:val="24"/>
        </w:rPr>
        <w:t xml:space="preserve"> Sweet, Henry. The History of Language. London: Aldine House J M. Dent &amp; Sons, Ltd, 1920</w:t>
      </w:r>
    </w:p>
    <w:p w14:paraId="4FAB2BD5" w14:textId="31A65395" w:rsidR="007A62D5" w:rsidRDefault="007A62D5" w:rsidP="00465DAF">
      <w:pPr>
        <w:rPr>
          <w:rFonts w:ascii="仿宋" w:eastAsia="仿宋" w:hAnsi="仿宋"/>
          <w:sz w:val="24"/>
        </w:rPr>
      </w:pPr>
      <w:r>
        <w:rPr>
          <w:rFonts w:ascii="仿宋" w:eastAsia="仿宋" w:hAnsi="仿宋"/>
          <w:sz w:val="24"/>
        </w:rPr>
        <w:t>[</w:t>
      </w:r>
      <w:r w:rsidRPr="007A62D5">
        <w:rPr>
          <w:rFonts w:ascii="仿宋" w:eastAsia="仿宋" w:hAnsi="仿宋"/>
          <w:sz w:val="24"/>
        </w:rPr>
        <w:t>6</w:t>
      </w:r>
      <w:r>
        <w:rPr>
          <w:rFonts w:ascii="仿宋" w:eastAsia="仿宋" w:hAnsi="仿宋"/>
          <w:sz w:val="24"/>
        </w:rPr>
        <w:t>]</w:t>
      </w:r>
      <w:r w:rsidRPr="007A62D5">
        <w:rPr>
          <w:rFonts w:ascii="仿宋" w:eastAsia="仿宋" w:hAnsi="仿宋"/>
          <w:sz w:val="24"/>
        </w:rPr>
        <w:t xml:space="preserve"> Bloomfield, Leonard. Language. London: George </w:t>
      </w:r>
      <w:proofErr w:type="spellStart"/>
      <w:r w:rsidRPr="007A62D5">
        <w:rPr>
          <w:rFonts w:ascii="仿宋" w:eastAsia="仿宋" w:hAnsi="仿宋"/>
          <w:sz w:val="24"/>
        </w:rPr>
        <w:t>Ailen</w:t>
      </w:r>
      <w:proofErr w:type="spellEnd"/>
      <w:r w:rsidRPr="007A62D5">
        <w:rPr>
          <w:rFonts w:ascii="仿宋" w:eastAsia="仿宋" w:hAnsi="仿宋"/>
          <w:sz w:val="24"/>
        </w:rPr>
        <w:t xml:space="preserve"> &amp;Un- win Ltd, 1935</w:t>
      </w:r>
    </w:p>
    <w:p w14:paraId="00C59AE4" w14:textId="4596E258" w:rsidR="00C4475C" w:rsidRDefault="00C4475C" w:rsidP="00465DAF">
      <w:pPr>
        <w:rPr>
          <w:rFonts w:ascii="仿宋" w:eastAsia="仿宋" w:hAnsi="仿宋"/>
          <w:sz w:val="24"/>
        </w:rPr>
      </w:pPr>
      <w:r>
        <w:rPr>
          <w:rFonts w:ascii="仿宋" w:eastAsia="仿宋" w:hAnsi="仿宋" w:hint="eastAsia"/>
          <w:sz w:val="24"/>
        </w:rPr>
        <w:t>C</w:t>
      </w:r>
      <w:r>
        <w:rPr>
          <w:rFonts w:ascii="仿宋" w:eastAsia="仿宋" w:hAnsi="仿宋"/>
          <w:sz w:val="24"/>
        </w:rPr>
        <w:t>hinese</w:t>
      </w:r>
    </w:p>
    <w:p w14:paraId="669A2B78" w14:textId="2CEE1031" w:rsidR="007A62D5" w:rsidRDefault="00C4475C" w:rsidP="00465DAF">
      <w:pPr>
        <w:rPr>
          <w:rFonts w:ascii="仿宋" w:eastAsia="仿宋" w:hAnsi="仿宋"/>
          <w:sz w:val="24"/>
        </w:rPr>
      </w:pPr>
      <w:r w:rsidRPr="00C4475C">
        <w:rPr>
          <w:rFonts w:ascii="仿宋" w:eastAsia="仿宋" w:hAnsi="仿宋"/>
          <w:sz w:val="24"/>
        </w:rPr>
        <w:t>[1]王力:《中国语法理论)(《王</w:t>
      </w:r>
      <w:r>
        <w:rPr>
          <w:rFonts w:ascii="仿宋" w:eastAsia="仿宋" w:hAnsi="仿宋" w:hint="eastAsia"/>
          <w:sz w:val="24"/>
        </w:rPr>
        <w:t>力</w:t>
      </w:r>
      <w:r w:rsidRPr="00C4475C">
        <w:rPr>
          <w:rFonts w:ascii="仿宋" w:eastAsia="仿宋" w:hAnsi="仿宋"/>
          <w:sz w:val="24"/>
        </w:rPr>
        <w:t>文集》第一卷,山东教育出版社,1984 年);《中国现代语法》(《王</w:t>
      </w:r>
      <w:r>
        <w:rPr>
          <w:rFonts w:ascii="仿宋" w:eastAsia="仿宋" w:hAnsi="仿宋" w:hint="eastAsia"/>
          <w:sz w:val="24"/>
        </w:rPr>
        <w:t>力</w:t>
      </w:r>
      <w:r w:rsidRPr="00C4475C">
        <w:rPr>
          <w:rFonts w:ascii="仿宋" w:eastAsia="仿宋" w:hAnsi="仿宋"/>
          <w:sz w:val="24"/>
        </w:rPr>
        <w:t>文集》第二卷,山东教育出版社,1985 年)</w:t>
      </w:r>
    </w:p>
    <w:p w14:paraId="2D6200F2" w14:textId="1C3457B7"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2</w:t>
      </w:r>
      <w:r w:rsidRPr="00C4475C">
        <w:rPr>
          <w:rFonts w:ascii="仿宋" w:eastAsia="仿宋" w:hAnsi="仿宋"/>
          <w:sz w:val="24"/>
        </w:rPr>
        <w:t>]朱德衆:《现代汉语语法研究》,商务印书馆,1980年</w:t>
      </w:r>
    </w:p>
    <w:p w14:paraId="79FA2F0C" w14:textId="797E7084"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3</w:t>
      </w:r>
      <w:r w:rsidRPr="00C4475C">
        <w:rPr>
          <w:rFonts w:ascii="仿宋" w:eastAsia="仿宋" w:hAnsi="仿宋"/>
          <w:sz w:val="24"/>
        </w:rPr>
        <w:t>]张志公:《汉语语法的特点和学习》,上海故育出版社,1985年</w:t>
      </w:r>
    </w:p>
    <w:p w14:paraId="2B8DB8D7" w14:textId="2219F76A"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4</w:t>
      </w:r>
      <w:r w:rsidRPr="00C4475C">
        <w:rPr>
          <w:rFonts w:ascii="仿宋" w:eastAsia="仿宋" w:hAnsi="仿宋"/>
          <w:sz w:val="24"/>
        </w:rPr>
        <w:t>]胡裕树主编:《现代汉语》,上海教育出版社,1979年</w:t>
      </w:r>
    </w:p>
    <w:p w14:paraId="1F15CE97" w14:textId="3246CD65" w:rsidR="00C4475C" w:rsidRDefault="00C4475C" w:rsidP="00465DAF">
      <w:pPr>
        <w:rPr>
          <w:rFonts w:ascii="仿宋" w:eastAsia="仿宋" w:hAnsi="仿宋"/>
          <w:sz w:val="24"/>
        </w:rPr>
      </w:pPr>
      <w:r>
        <w:rPr>
          <w:rFonts w:ascii="仿宋" w:eastAsia="仿宋" w:hAnsi="仿宋"/>
          <w:sz w:val="24"/>
        </w:rPr>
        <w:t>[5</w:t>
      </w:r>
      <w:r w:rsidRPr="00C4475C">
        <w:rPr>
          <w:rFonts w:ascii="仿宋" w:eastAsia="仿宋" w:hAnsi="仿宋"/>
          <w:sz w:val="24"/>
        </w:rPr>
        <w:t>]张志公主编:《现代汉语),上、中、下册,人民教育出版社,1984年</w:t>
      </w:r>
    </w:p>
    <w:p w14:paraId="189A524D" w14:textId="29E8BAA0"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6</w:t>
      </w:r>
      <w:r w:rsidRPr="00C4475C">
        <w:rPr>
          <w:rFonts w:ascii="仿宋" w:eastAsia="仿宋" w:hAnsi="仿宋"/>
          <w:sz w:val="24"/>
        </w:rPr>
        <w:t>]张今、陈云漸:《英汉比较话法嬃》,商务印书馆,1981年</w:t>
      </w:r>
    </w:p>
    <w:p w14:paraId="7A5550F2" w14:textId="6B0807E5"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7</w:t>
      </w:r>
      <w:r w:rsidRPr="00C4475C">
        <w:rPr>
          <w:rFonts w:ascii="仿宋" w:eastAsia="仿宋" w:hAnsi="仿宋"/>
          <w:sz w:val="24"/>
        </w:rPr>
        <w:t>]《译理论与译技巧论文集》,中国对外匐译出版公司,1983年</w:t>
      </w:r>
    </w:p>
    <w:p w14:paraId="61427A06" w14:textId="0C8DA570" w:rsidR="00C4475C" w:rsidRDefault="00C4475C" w:rsidP="00465DAF">
      <w:pPr>
        <w:rPr>
          <w:rFonts w:ascii="仿宋" w:eastAsia="仿宋" w:hAnsi="仿宋"/>
          <w:sz w:val="24"/>
        </w:rPr>
      </w:pPr>
      <w:r w:rsidRPr="00C4475C">
        <w:rPr>
          <w:rFonts w:ascii="仿宋" w:eastAsia="仿宋" w:hAnsi="仿宋"/>
          <w:sz w:val="24"/>
        </w:rPr>
        <w:t>[</w:t>
      </w:r>
      <w:r>
        <w:rPr>
          <w:rFonts w:ascii="仿宋" w:eastAsia="仿宋" w:hAnsi="仿宋"/>
          <w:sz w:val="24"/>
        </w:rPr>
        <w:t>8</w:t>
      </w:r>
      <w:r w:rsidRPr="00C4475C">
        <w:rPr>
          <w:rFonts w:ascii="仿宋" w:eastAsia="仿宋" w:hAnsi="仿宋"/>
          <w:sz w:val="24"/>
        </w:rPr>
        <w:t>]杨自俭、李瑞华编:《英汉对比研究论文集》,上海外语教育出版社,</w:t>
      </w:r>
      <w:r>
        <w:rPr>
          <w:rFonts w:ascii="仿宋" w:eastAsia="仿宋" w:hAnsi="仿宋"/>
          <w:sz w:val="24"/>
        </w:rPr>
        <w:t>1990</w:t>
      </w:r>
      <w:r>
        <w:rPr>
          <w:rFonts w:ascii="仿宋" w:eastAsia="仿宋" w:hAnsi="仿宋" w:hint="eastAsia"/>
          <w:sz w:val="24"/>
        </w:rPr>
        <w:t>年</w:t>
      </w:r>
    </w:p>
    <w:p w14:paraId="31106991" w14:textId="42BA51D1" w:rsidR="0041699A" w:rsidRDefault="0041699A" w:rsidP="00465DAF">
      <w:pPr>
        <w:rPr>
          <w:rFonts w:ascii="仿宋" w:eastAsia="仿宋" w:hAnsi="仿宋"/>
          <w:sz w:val="24"/>
        </w:rPr>
      </w:pPr>
      <w:r>
        <w:rPr>
          <w:rFonts w:ascii="仿宋" w:eastAsia="仿宋" w:hAnsi="仿宋"/>
          <w:sz w:val="24"/>
        </w:rPr>
        <w:t>[9]</w:t>
      </w:r>
      <w:r>
        <w:rPr>
          <w:rFonts w:ascii="仿宋" w:eastAsia="仿宋" w:hAnsi="仿宋" w:hint="eastAsia"/>
          <w:sz w:val="24"/>
        </w:rPr>
        <w:t>连淑能：《英汉对比研究》，高等教育出版社，1</w:t>
      </w:r>
      <w:r>
        <w:rPr>
          <w:rFonts w:ascii="仿宋" w:eastAsia="仿宋" w:hAnsi="仿宋"/>
          <w:sz w:val="24"/>
        </w:rPr>
        <w:t>993</w:t>
      </w:r>
      <w:r>
        <w:rPr>
          <w:rFonts w:ascii="仿宋" w:eastAsia="仿宋" w:hAnsi="仿宋" w:hint="eastAsia"/>
          <w:sz w:val="24"/>
        </w:rPr>
        <w:t>年</w:t>
      </w:r>
    </w:p>
    <w:p w14:paraId="691FC663" w14:textId="6159B20E" w:rsidR="00C4475C" w:rsidRPr="00C4475C" w:rsidRDefault="00C4475C" w:rsidP="00465DAF">
      <w:pPr>
        <w:rPr>
          <w:rFonts w:ascii="仿宋" w:eastAsia="仿宋" w:hAnsi="仿宋"/>
          <w:sz w:val="24"/>
        </w:rPr>
      </w:pPr>
      <w:r w:rsidRPr="00C4475C">
        <w:rPr>
          <w:rFonts w:ascii="仿宋" w:eastAsia="仿宋" w:hAnsi="仿宋"/>
          <w:sz w:val="24"/>
        </w:rPr>
        <w:t>[</w:t>
      </w:r>
      <w:r w:rsidR="0041699A">
        <w:rPr>
          <w:rFonts w:ascii="仿宋" w:eastAsia="仿宋" w:hAnsi="仿宋"/>
          <w:sz w:val="24"/>
        </w:rPr>
        <w:t>10</w:t>
      </w:r>
      <w:r w:rsidRPr="00C4475C">
        <w:rPr>
          <w:rFonts w:ascii="仿宋" w:eastAsia="仿宋" w:hAnsi="仿宋"/>
          <w:sz w:val="24"/>
        </w:rPr>
        <w:t>]期刊:《翻译通讯》、《中国翻译》、《外语教学与研究》《外国语、《现代英语研》、《现代外语》《英语世界)等</w:t>
      </w:r>
    </w:p>
    <w:sectPr w:rsidR="00C4475C" w:rsidRPr="00C447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F6C98" w14:textId="77777777" w:rsidR="00F60ABE" w:rsidRDefault="00F60ABE" w:rsidP="006566A4">
      <w:r>
        <w:separator/>
      </w:r>
    </w:p>
  </w:endnote>
  <w:endnote w:type="continuationSeparator" w:id="0">
    <w:p w14:paraId="582AF378" w14:textId="77777777" w:rsidR="00F60ABE" w:rsidRDefault="00F60ABE" w:rsidP="00656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F19ED" w14:textId="77777777" w:rsidR="00F60ABE" w:rsidRDefault="00F60ABE" w:rsidP="006566A4">
      <w:r>
        <w:separator/>
      </w:r>
    </w:p>
  </w:footnote>
  <w:footnote w:type="continuationSeparator" w:id="0">
    <w:p w14:paraId="710C2891" w14:textId="77777777" w:rsidR="00F60ABE" w:rsidRDefault="00F60ABE" w:rsidP="006566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54F5D"/>
    <w:multiLevelType w:val="hybridMultilevel"/>
    <w:tmpl w:val="84CAC48A"/>
    <w:lvl w:ilvl="0" w:tplc="10D06F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CF49B3"/>
    <w:multiLevelType w:val="hybridMultilevel"/>
    <w:tmpl w:val="BE8C75B0"/>
    <w:lvl w:ilvl="0" w:tplc="83446518">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 w15:restartNumberingAfterBreak="0">
    <w:nsid w:val="377D7987"/>
    <w:multiLevelType w:val="hybridMultilevel"/>
    <w:tmpl w:val="AF8AC4EC"/>
    <w:lvl w:ilvl="0" w:tplc="DE9CC888">
      <w:start w:val="1"/>
      <w:numFmt w:val="decimal"/>
      <w:lvlText w:val="%1."/>
      <w:lvlJc w:val="left"/>
      <w:pPr>
        <w:ind w:left="990" w:hanging="36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3" w15:restartNumberingAfterBreak="0">
    <w:nsid w:val="69CF78B6"/>
    <w:multiLevelType w:val="hybridMultilevel"/>
    <w:tmpl w:val="6B202A62"/>
    <w:lvl w:ilvl="0" w:tplc="E4506F5A">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 w15:restartNumberingAfterBreak="0">
    <w:nsid w:val="77B12517"/>
    <w:multiLevelType w:val="hybridMultilevel"/>
    <w:tmpl w:val="1BC0D816"/>
    <w:lvl w:ilvl="0" w:tplc="3F2E560A">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5" w15:restartNumberingAfterBreak="0">
    <w:nsid w:val="7BC328CE"/>
    <w:multiLevelType w:val="hybridMultilevel"/>
    <w:tmpl w:val="7FB0F4C4"/>
    <w:lvl w:ilvl="0" w:tplc="315854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255"/>
    <w:rsid w:val="00136255"/>
    <w:rsid w:val="00222071"/>
    <w:rsid w:val="00287A4A"/>
    <w:rsid w:val="002E09B9"/>
    <w:rsid w:val="0041699A"/>
    <w:rsid w:val="00434C47"/>
    <w:rsid w:val="00465DAF"/>
    <w:rsid w:val="0049283F"/>
    <w:rsid w:val="004C55CD"/>
    <w:rsid w:val="004E7581"/>
    <w:rsid w:val="005C717D"/>
    <w:rsid w:val="005D78F1"/>
    <w:rsid w:val="006245CE"/>
    <w:rsid w:val="006566A4"/>
    <w:rsid w:val="006B7770"/>
    <w:rsid w:val="006F4C87"/>
    <w:rsid w:val="007645B0"/>
    <w:rsid w:val="007A1CA3"/>
    <w:rsid w:val="007A62D5"/>
    <w:rsid w:val="007C0AC9"/>
    <w:rsid w:val="00817E4E"/>
    <w:rsid w:val="0086236F"/>
    <w:rsid w:val="008B2610"/>
    <w:rsid w:val="008F611D"/>
    <w:rsid w:val="00925DC2"/>
    <w:rsid w:val="0094707E"/>
    <w:rsid w:val="00975973"/>
    <w:rsid w:val="009C734D"/>
    <w:rsid w:val="00A11247"/>
    <w:rsid w:val="00A26151"/>
    <w:rsid w:val="00BC3101"/>
    <w:rsid w:val="00BE5F81"/>
    <w:rsid w:val="00C4475C"/>
    <w:rsid w:val="00C657DF"/>
    <w:rsid w:val="00CF32EA"/>
    <w:rsid w:val="00D73D3E"/>
    <w:rsid w:val="00DC5E60"/>
    <w:rsid w:val="00E91367"/>
    <w:rsid w:val="00F60ABE"/>
    <w:rsid w:val="00F93A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43C87FF"/>
  <w15:chartTrackingRefBased/>
  <w15:docId w15:val="{4F7783E7-9785-F942-9EDE-69851E18A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566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566A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566A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566A4"/>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6566A4"/>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6566A4"/>
    <w:pPr>
      <w:keepNext/>
      <w:keepLines/>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uiPriority w:val="9"/>
    <w:unhideWhenUsed/>
    <w:qFormat/>
    <w:rsid w:val="006566A4"/>
    <w:pPr>
      <w:keepNext/>
      <w:keepLines/>
      <w:spacing w:before="240" w:after="64" w:line="320" w:lineRule="auto"/>
      <w:outlineLvl w:val="6"/>
    </w:pPr>
    <w:rPr>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书目1"/>
    <w:basedOn w:val="a"/>
    <w:link w:val="Bibliography"/>
    <w:rsid w:val="00CF32EA"/>
    <w:pPr>
      <w:tabs>
        <w:tab w:val="left" w:pos="380"/>
      </w:tabs>
      <w:ind w:left="384" w:hanging="384"/>
      <w:jc w:val="left"/>
    </w:pPr>
  </w:style>
  <w:style w:type="character" w:customStyle="1" w:styleId="Bibliography">
    <w:name w:val="Bibliography 字符"/>
    <w:basedOn w:val="a0"/>
    <w:link w:val="11"/>
    <w:rsid w:val="00CF32EA"/>
  </w:style>
  <w:style w:type="paragraph" w:styleId="a3">
    <w:name w:val="List Paragraph"/>
    <w:basedOn w:val="a"/>
    <w:uiPriority w:val="34"/>
    <w:qFormat/>
    <w:rsid w:val="00975973"/>
    <w:pPr>
      <w:ind w:firstLineChars="200" w:firstLine="420"/>
    </w:pPr>
  </w:style>
  <w:style w:type="character" w:customStyle="1" w:styleId="10">
    <w:name w:val="标题 1 字符"/>
    <w:basedOn w:val="a0"/>
    <w:link w:val="1"/>
    <w:uiPriority w:val="9"/>
    <w:rsid w:val="006566A4"/>
    <w:rPr>
      <w:b/>
      <w:bCs/>
      <w:kern w:val="44"/>
      <w:sz w:val="44"/>
      <w:szCs w:val="44"/>
    </w:rPr>
  </w:style>
  <w:style w:type="character" w:customStyle="1" w:styleId="20">
    <w:name w:val="标题 2 字符"/>
    <w:basedOn w:val="a0"/>
    <w:link w:val="2"/>
    <w:uiPriority w:val="9"/>
    <w:rsid w:val="006566A4"/>
    <w:rPr>
      <w:rFonts w:asciiTheme="majorHAnsi" w:eastAsiaTheme="majorEastAsia" w:hAnsiTheme="majorHAnsi" w:cstheme="majorBidi"/>
      <w:b/>
      <w:bCs/>
      <w:sz w:val="32"/>
      <w:szCs w:val="32"/>
    </w:rPr>
  </w:style>
  <w:style w:type="paragraph" w:styleId="a4">
    <w:name w:val="Title"/>
    <w:basedOn w:val="a"/>
    <w:next w:val="a"/>
    <w:link w:val="a5"/>
    <w:uiPriority w:val="10"/>
    <w:qFormat/>
    <w:rsid w:val="006566A4"/>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6566A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566A4"/>
    <w:rPr>
      <w:b/>
      <w:bCs/>
      <w:sz w:val="32"/>
      <w:szCs w:val="32"/>
    </w:rPr>
  </w:style>
  <w:style w:type="character" w:styleId="a6">
    <w:name w:val="Subtle Emphasis"/>
    <w:basedOn w:val="a0"/>
    <w:uiPriority w:val="19"/>
    <w:qFormat/>
    <w:rsid w:val="006566A4"/>
    <w:rPr>
      <w:i/>
      <w:iCs/>
      <w:color w:val="404040" w:themeColor="text1" w:themeTint="BF"/>
    </w:rPr>
  </w:style>
  <w:style w:type="character" w:styleId="a7">
    <w:name w:val="Emphasis"/>
    <w:basedOn w:val="a0"/>
    <w:uiPriority w:val="20"/>
    <w:qFormat/>
    <w:rsid w:val="006566A4"/>
    <w:rPr>
      <w:i/>
      <w:iCs/>
    </w:rPr>
  </w:style>
  <w:style w:type="character" w:styleId="a8">
    <w:name w:val="Intense Emphasis"/>
    <w:basedOn w:val="a0"/>
    <w:uiPriority w:val="21"/>
    <w:qFormat/>
    <w:rsid w:val="006566A4"/>
    <w:rPr>
      <w:i/>
      <w:iCs/>
      <w:color w:val="4472C4" w:themeColor="accent1"/>
    </w:rPr>
  </w:style>
  <w:style w:type="character" w:styleId="a9">
    <w:name w:val="Strong"/>
    <w:basedOn w:val="a0"/>
    <w:uiPriority w:val="22"/>
    <w:qFormat/>
    <w:rsid w:val="006566A4"/>
    <w:rPr>
      <w:b/>
      <w:bCs/>
    </w:rPr>
  </w:style>
  <w:style w:type="character" w:customStyle="1" w:styleId="40">
    <w:name w:val="标题 4 字符"/>
    <w:basedOn w:val="a0"/>
    <w:link w:val="4"/>
    <w:uiPriority w:val="9"/>
    <w:rsid w:val="006566A4"/>
    <w:rPr>
      <w:rFonts w:asciiTheme="majorHAnsi" w:eastAsiaTheme="majorEastAsia" w:hAnsiTheme="majorHAnsi" w:cstheme="majorBidi"/>
      <w:b/>
      <w:bCs/>
      <w:sz w:val="28"/>
      <w:szCs w:val="28"/>
    </w:rPr>
  </w:style>
  <w:style w:type="character" w:customStyle="1" w:styleId="50">
    <w:name w:val="标题 5 字符"/>
    <w:basedOn w:val="a0"/>
    <w:link w:val="5"/>
    <w:uiPriority w:val="9"/>
    <w:rsid w:val="006566A4"/>
    <w:rPr>
      <w:b/>
      <w:bCs/>
      <w:sz w:val="28"/>
      <w:szCs w:val="28"/>
    </w:rPr>
  </w:style>
  <w:style w:type="character" w:customStyle="1" w:styleId="60">
    <w:name w:val="标题 6 字符"/>
    <w:basedOn w:val="a0"/>
    <w:link w:val="6"/>
    <w:uiPriority w:val="9"/>
    <w:rsid w:val="006566A4"/>
    <w:rPr>
      <w:rFonts w:asciiTheme="majorHAnsi" w:eastAsiaTheme="majorEastAsia" w:hAnsiTheme="majorHAnsi" w:cstheme="majorBidi"/>
      <w:b/>
      <w:bCs/>
      <w:sz w:val="24"/>
    </w:rPr>
  </w:style>
  <w:style w:type="character" w:customStyle="1" w:styleId="70">
    <w:name w:val="标题 7 字符"/>
    <w:basedOn w:val="a0"/>
    <w:link w:val="7"/>
    <w:uiPriority w:val="9"/>
    <w:rsid w:val="006566A4"/>
    <w:rPr>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027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9</Pages>
  <Words>3538</Words>
  <Characters>20173</Characters>
  <Application>Microsoft Office Word</Application>
  <DocSecurity>0</DocSecurity>
  <Lines>168</Lines>
  <Paragraphs>47</Paragraphs>
  <ScaleCrop>false</ScaleCrop>
  <Company/>
  <LinksUpToDate>false</LinksUpToDate>
  <CharactersWithSpaces>2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新星</dc:creator>
  <cp:keywords/>
  <dc:description/>
  <cp:lastModifiedBy>李 新星</cp:lastModifiedBy>
  <cp:revision>12</cp:revision>
  <dcterms:created xsi:type="dcterms:W3CDTF">2021-12-22T13:58:00Z</dcterms:created>
  <dcterms:modified xsi:type="dcterms:W3CDTF">2021-12-29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DWy7V3e"/&gt;&lt;style id="http://www.zotero.org/styles/chinese-gb7714-1987-numeric"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